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29F62E" w14:textId="2435ADB0" w:rsidR="00362398" w:rsidRPr="008D59DB" w:rsidRDefault="00A624BF">
      <w:pPr>
        <w:rPr>
          <w:rFonts w:ascii="Arial" w:hAnsi="Arial" w:cs="Arial"/>
          <w:b/>
          <w:bCs/>
          <w:sz w:val="28"/>
          <w:szCs w:val="28"/>
          <w:lang w:val="es-CO"/>
        </w:rPr>
      </w:pPr>
      <w:r w:rsidRPr="008D59DB">
        <w:rPr>
          <w:rFonts w:ascii="Arial" w:hAnsi="Arial" w:cs="Arial"/>
          <w:b/>
          <w:bCs/>
          <w:sz w:val="28"/>
          <w:szCs w:val="28"/>
          <w:lang w:val="es-CO"/>
        </w:rPr>
        <w:t>Problema de colegios (clustering)</w:t>
      </w:r>
      <w:r w:rsidR="0074433B" w:rsidRPr="008D59DB">
        <w:rPr>
          <w:rFonts w:ascii="Arial" w:hAnsi="Arial" w:cs="Arial"/>
          <w:b/>
          <w:bCs/>
          <w:sz w:val="28"/>
          <w:szCs w:val="28"/>
          <w:lang w:val="es-CO"/>
        </w:rPr>
        <w:t xml:space="preserve"> – Alejandro Uribe</w:t>
      </w:r>
    </w:p>
    <w:p w14:paraId="57A671ED" w14:textId="74EFDC4A" w:rsidR="00A624BF" w:rsidRPr="008D59DB" w:rsidRDefault="00A624BF" w:rsidP="00A624BF">
      <w:pPr>
        <w:pStyle w:val="Prrafodelista"/>
        <w:numPr>
          <w:ilvl w:val="0"/>
          <w:numId w:val="1"/>
        </w:numPr>
        <w:rPr>
          <w:rFonts w:ascii="Arial" w:hAnsi="Arial" w:cs="Arial"/>
          <w:lang w:val="es-CO"/>
        </w:rPr>
      </w:pPr>
      <w:r w:rsidRPr="008D59DB">
        <w:rPr>
          <w:rFonts w:ascii="Arial" w:hAnsi="Arial" w:cs="Arial"/>
          <w:lang w:val="es-CO"/>
        </w:rPr>
        <w:t xml:space="preserve">Escoger la </w:t>
      </w:r>
      <w:r w:rsidR="00957AED" w:rsidRPr="008D59DB">
        <w:rPr>
          <w:rFonts w:ascii="Arial" w:hAnsi="Arial" w:cs="Arial"/>
          <w:lang w:val="es-CO"/>
        </w:rPr>
        <w:t>metaheuristica</w:t>
      </w:r>
      <w:r w:rsidRPr="008D59DB">
        <w:rPr>
          <w:rFonts w:ascii="Arial" w:hAnsi="Arial" w:cs="Arial"/>
          <w:lang w:val="es-CO"/>
        </w:rPr>
        <w:t xml:space="preserve"> para dar la solución al problema:</w:t>
      </w:r>
    </w:p>
    <w:p w14:paraId="47ADA81D" w14:textId="77777777" w:rsidR="005B5C15" w:rsidRPr="008D59DB" w:rsidRDefault="005B5C15" w:rsidP="001A58A8">
      <w:pPr>
        <w:pStyle w:val="Prrafodelista"/>
        <w:rPr>
          <w:rFonts w:ascii="Arial" w:hAnsi="Arial" w:cs="Arial"/>
          <w:lang w:val="es-CO"/>
        </w:rPr>
      </w:pPr>
    </w:p>
    <w:p w14:paraId="30E2E93C" w14:textId="5DFCD614" w:rsidR="001A58A8" w:rsidRPr="008D59DB" w:rsidRDefault="001A58A8" w:rsidP="001A58A8">
      <w:pPr>
        <w:pStyle w:val="Prrafodelista"/>
        <w:rPr>
          <w:rFonts w:ascii="Arial" w:hAnsi="Arial" w:cs="Arial"/>
          <w:b/>
          <w:bCs/>
          <w:lang w:val="es-CO"/>
        </w:rPr>
      </w:pPr>
      <w:r w:rsidRPr="008D59DB">
        <w:rPr>
          <w:rFonts w:ascii="Arial" w:hAnsi="Arial" w:cs="Arial"/>
          <w:b/>
          <w:bCs/>
          <w:lang w:val="es-CO"/>
        </w:rPr>
        <w:t>GRASP</w:t>
      </w:r>
    </w:p>
    <w:p w14:paraId="79156EFE" w14:textId="05D2837C" w:rsidR="007C53C4" w:rsidRPr="008D59DB" w:rsidRDefault="007C53C4" w:rsidP="001A58A8">
      <w:pPr>
        <w:pStyle w:val="Prrafodelista"/>
        <w:rPr>
          <w:rFonts w:ascii="Arial" w:hAnsi="Arial" w:cs="Arial"/>
          <w:lang w:val="es-CO"/>
        </w:rPr>
      </w:pPr>
    </w:p>
    <w:p w14:paraId="780AE5F7" w14:textId="5844A079" w:rsidR="00D660B3" w:rsidRPr="008D59DB" w:rsidRDefault="00187EEB" w:rsidP="001A58A8">
      <w:pPr>
        <w:pStyle w:val="Prrafodelista"/>
        <w:rPr>
          <w:rFonts w:ascii="Arial" w:hAnsi="Arial" w:cs="Arial"/>
          <w:lang w:val="es-CO"/>
        </w:rPr>
      </w:pPr>
      <w:r w:rsidRPr="008D59DB">
        <w:rPr>
          <w:rFonts w:ascii="Arial" w:hAnsi="Arial" w:cs="Arial"/>
          <w:lang w:val="es-CO"/>
        </w:rPr>
        <w:t>En la literatura se han encontrado varios métodos como solución para el problema de clustering.</w:t>
      </w:r>
      <w:r w:rsidR="00550D3B" w:rsidRPr="008D59DB">
        <w:rPr>
          <w:rFonts w:ascii="Arial" w:hAnsi="Arial" w:cs="Arial"/>
          <w:lang w:val="es-CO"/>
        </w:rPr>
        <w:t xml:space="preserve"> Cuando se </w:t>
      </w:r>
      <w:r w:rsidR="00AA5564" w:rsidRPr="008D59DB">
        <w:rPr>
          <w:rFonts w:ascii="Arial" w:hAnsi="Arial" w:cs="Arial"/>
          <w:lang w:val="es-CO"/>
        </w:rPr>
        <w:t>tienen pequeños datasets se puede aplicar programación dinámica o Branch and bound. Sin embargo, para grandes datasets se tiene que utilizar una metaheuristica que entregue una buena solución en un buen tiempo de procesamiento</w:t>
      </w:r>
      <w:r w:rsidR="005E5108" w:rsidRPr="008D59DB">
        <w:rPr>
          <w:rFonts w:ascii="Arial" w:hAnsi="Arial" w:cs="Arial"/>
          <w:lang w:val="es-CO"/>
        </w:rPr>
        <w:t xml:space="preserve"> </w:t>
      </w:r>
      <w:r w:rsidR="005E5108" w:rsidRPr="008D59DB">
        <w:rPr>
          <w:rFonts w:ascii="Arial" w:hAnsi="Arial" w:cs="Arial"/>
          <w:lang w:val="es-CO"/>
        </w:rPr>
        <w:fldChar w:fldCharType="begin" w:fldLock="1"/>
      </w:r>
      <w:r w:rsidR="005E5108" w:rsidRPr="008D59DB">
        <w:rPr>
          <w:rFonts w:ascii="Arial" w:hAnsi="Arial" w:cs="Arial"/>
          <w:lang w:val="es-CO"/>
        </w:rPr>
        <w:instrText>ADDIN CSL_CITATION {"citationItems":[{"id":"ITEM-1","itemData":{"ISBN":"9783030378257","author":[{"dropping-particle":"","family":"Bagirov","given":"Adil M","non-dropping-particle":"","parse-names":false,"suffix":""},{"dropping-particle":"","family":"Karmitsa","given":"Napsu","non-dropping-particle":"","parse-names":false,"suffix":""},{"dropping-particle":"","family":"Taheri","given":"Sona","non-dropping-particle":"","parse-names":false,"suffix":""}],"container-title":"Unsupervised and Semi-Supervised Learning","id":"ITEM-1","issued":{"date-parts":[["2020"]]},"number-of-pages":"1-336","title":"Partitional Clustering via Nonsmooth Optimization","type":"book"},"uris":["http://www.mendeley.com/documents/?uuid=3da1f738-6bea-437d-b8d7-c170b717eea5"]}],"mendeley":{"formattedCitation":"(Bagirov et al., 2020)","plainTextFormattedCitation":"(Bagirov et al., 2020)"},"properties":{"noteIndex":0},"schema":"https://github.com/citation-style-language/schema/raw/master/csl-citation.json"}</w:instrText>
      </w:r>
      <w:r w:rsidR="005E5108" w:rsidRPr="008D59DB">
        <w:rPr>
          <w:rFonts w:ascii="Arial" w:hAnsi="Arial" w:cs="Arial"/>
          <w:lang w:val="es-CO"/>
        </w:rPr>
        <w:fldChar w:fldCharType="separate"/>
      </w:r>
      <w:r w:rsidR="005E5108" w:rsidRPr="008D59DB">
        <w:rPr>
          <w:rFonts w:ascii="Arial" w:hAnsi="Arial" w:cs="Arial"/>
          <w:noProof/>
          <w:lang w:val="es-CO"/>
        </w:rPr>
        <w:t>(Bagirov et al., 2020)</w:t>
      </w:r>
      <w:r w:rsidR="005E5108" w:rsidRPr="008D59DB">
        <w:rPr>
          <w:rFonts w:ascii="Arial" w:hAnsi="Arial" w:cs="Arial"/>
          <w:lang w:val="es-CO"/>
        </w:rPr>
        <w:fldChar w:fldCharType="end"/>
      </w:r>
      <w:r w:rsidR="00EE0DE4" w:rsidRPr="008D59DB">
        <w:rPr>
          <w:rFonts w:ascii="Arial" w:hAnsi="Arial" w:cs="Arial"/>
          <w:lang w:val="es-CO"/>
        </w:rPr>
        <w:t>.</w:t>
      </w:r>
      <w:r w:rsidR="00EC5823" w:rsidRPr="008D59DB">
        <w:rPr>
          <w:rFonts w:ascii="Arial" w:hAnsi="Arial" w:cs="Arial"/>
          <w:lang w:val="es-CO"/>
        </w:rPr>
        <w:t xml:space="preserve"> Se pueden comparar muchos métodos para dar solución a este problema entre los cuales se encuentra</w:t>
      </w:r>
      <w:r w:rsidR="00DC7521" w:rsidRPr="008D59DB">
        <w:rPr>
          <w:rFonts w:ascii="Arial" w:hAnsi="Arial" w:cs="Arial"/>
          <w:lang w:val="es-CO"/>
        </w:rPr>
        <w:t xml:space="preserve"> búsqueda tabú, recocido simulado, GRASP, algoritmos genéticos, entre otros. </w:t>
      </w:r>
      <w:r w:rsidR="004F7FA6" w:rsidRPr="008D59DB">
        <w:rPr>
          <w:rFonts w:ascii="Arial" w:hAnsi="Arial" w:cs="Arial"/>
          <w:lang w:val="es-CO"/>
        </w:rPr>
        <w:t xml:space="preserve">En el estudio </w:t>
      </w:r>
      <w:r w:rsidR="0056294C" w:rsidRPr="008D59DB">
        <w:rPr>
          <w:rFonts w:ascii="Arial" w:hAnsi="Arial" w:cs="Arial"/>
          <w:lang w:val="es-CO"/>
        </w:rPr>
        <w:fldChar w:fldCharType="begin" w:fldLock="1"/>
      </w:r>
      <w:r w:rsidR="005E5108" w:rsidRPr="008D59DB">
        <w:rPr>
          <w:rFonts w:ascii="Arial" w:hAnsi="Arial" w:cs="Arial"/>
          <w:lang w:val="es-CO"/>
        </w:rPr>
        <w:instrText>ADDIN CSL_CITATION {"citationItems":[{"id":"ITEM-1","itemData":{"DOI":"10.1016/0167-8655(95)00122-0","ISSN":"01678655","abstract":"In this paper, we consider the problem of clustering m objects in c clusters. The objects are represented by points in n-dimensional Euclidean space, and the objective is to classify these m points into c clusters such that the distance between points within a cluster and its center is minimized. The problem is a difficult optimization problem due to the fact that it posseses many local minima. Several algorithms have been developed to solve this problem which include the k-means algorithm, the simulated annealing algorithm, the tabu search algorithm, and the genetic algorithm. In this paper, we study the four algorithms and compare their computational performance for the clustering problem. We test these algorithms on several clustering problems from the literature as well as several random problems and we report on our computational experience.","author":[{"dropping-particle":"","family":"Al-Sultan","given":"Khaled S.","non-dropping-particle":"","parse-names":false,"suffix":""},{"dropping-particle":"","family":"Khan","given":"M. Maroof","non-dropping-particle":"","parse-names":false,"suffix":""}],"container-title":"Pattern Recognition Letters","id":"ITEM-1","issue":"3","issued":{"date-parts":[["1996"]]},"page":"295-308","title":"Computational experience on four algorithms for the hard clustering problem","type":"article-journal","volume":"17"},"uris":["http://www.mendeley.com/documents/?uuid=c3929521-0d0a-4029-8107-5eb7a7a62ebf"]}],"mendeley":{"formattedCitation":"(Al-Sultan &amp; Khan, 1996)","plainTextFormattedCitation":"(Al-Sultan &amp; Khan, 1996)","previouslyFormattedCitation":"(Al-Sultan &amp; Khan, 1996)"},"properties":{"noteIndex":0},"schema":"https://github.com/citation-style-language/schema/raw/master/csl-citation.json"}</w:instrText>
      </w:r>
      <w:r w:rsidR="0056294C" w:rsidRPr="008D59DB">
        <w:rPr>
          <w:rFonts w:ascii="Arial" w:hAnsi="Arial" w:cs="Arial"/>
          <w:lang w:val="es-CO"/>
        </w:rPr>
        <w:fldChar w:fldCharType="separate"/>
      </w:r>
      <w:r w:rsidR="0056294C" w:rsidRPr="008D59DB">
        <w:rPr>
          <w:rFonts w:ascii="Arial" w:hAnsi="Arial" w:cs="Arial"/>
          <w:noProof/>
          <w:lang w:val="es-CO"/>
        </w:rPr>
        <w:t>(Al-Sultan &amp; Khan, 1996)</w:t>
      </w:r>
      <w:r w:rsidR="0056294C" w:rsidRPr="008D59DB">
        <w:rPr>
          <w:rFonts w:ascii="Arial" w:hAnsi="Arial" w:cs="Arial"/>
          <w:lang w:val="es-CO"/>
        </w:rPr>
        <w:fldChar w:fldCharType="end"/>
      </w:r>
      <w:r w:rsidR="0061246D" w:rsidRPr="008D59DB">
        <w:rPr>
          <w:rFonts w:ascii="Arial" w:hAnsi="Arial" w:cs="Arial"/>
          <w:lang w:val="es-CO"/>
        </w:rPr>
        <w:t xml:space="preserve"> </w:t>
      </w:r>
      <w:r w:rsidR="004F7FA6" w:rsidRPr="008D59DB">
        <w:rPr>
          <w:rFonts w:ascii="Arial" w:hAnsi="Arial" w:cs="Arial"/>
          <w:lang w:val="es-CO"/>
        </w:rPr>
        <w:t xml:space="preserve">mencionan que los mejores resultados se obtienen </w:t>
      </w:r>
      <w:r w:rsidR="004964C8" w:rsidRPr="008D59DB">
        <w:rPr>
          <w:rFonts w:ascii="Arial" w:hAnsi="Arial" w:cs="Arial"/>
          <w:lang w:val="es-CO"/>
        </w:rPr>
        <w:t>con los métodos mencionados</w:t>
      </w:r>
      <w:r w:rsidR="00A94F77" w:rsidRPr="008D59DB">
        <w:rPr>
          <w:rFonts w:ascii="Arial" w:hAnsi="Arial" w:cs="Arial"/>
          <w:lang w:val="es-CO"/>
        </w:rPr>
        <w:t xml:space="preserve"> y brinda mejores resultados que el k-means. Sin embargo, mencionan que el algoritmo k-means es el mas eficiente en tiempo de ejecución</w:t>
      </w:r>
      <w:r w:rsidR="001F1BB7" w:rsidRPr="008D59DB">
        <w:rPr>
          <w:rFonts w:ascii="Arial" w:hAnsi="Arial" w:cs="Arial"/>
          <w:lang w:val="es-CO"/>
        </w:rPr>
        <w:t xml:space="preserve">. </w:t>
      </w:r>
      <w:r w:rsidR="008A5940" w:rsidRPr="008D59DB">
        <w:rPr>
          <w:rFonts w:ascii="Arial" w:hAnsi="Arial" w:cs="Arial"/>
          <w:lang w:val="es-CO"/>
        </w:rPr>
        <w:t xml:space="preserve">Sin embargo, </w:t>
      </w:r>
      <w:r w:rsidR="003A59A3" w:rsidRPr="008D59DB">
        <w:rPr>
          <w:rFonts w:ascii="Arial" w:hAnsi="Arial" w:cs="Arial"/>
          <w:lang w:val="es-CO"/>
        </w:rPr>
        <w:t xml:space="preserve">estudios como </w:t>
      </w:r>
      <w:r w:rsidR="0061246D" w:rsidRPr="008D59DB">
        <w:rPr>
          <w:rFonts w:ascii="Arial" w:hAnsi="Arial" w:cs="Arial"/>
          <w:lang w:val="es-CO"/>
        </w:rPr>
        <w:fldChar w:fldCharType="begin" w:fldLock="1"/>
      </w:r>
      <w:r w:rsidR="0056294C" w:rsidRPr="008D59DB">
        <w:rPr>
          <w:rFonts w:ascii="Arial" w:hAnsi="Arial" w:cs="Arial"/>
          <w:lang w:val="es-CO"/>
        </w:rPr>
        <w:instrText>ADDIN CSL_CITATION {"citationItems":[{"id":"ITEM-1","itemData":{"DOI":"10.1007/3-540-36131-6_22","ISBN":"354000131X","ISSN":"03029743","abstract":"We present a new approach for Cluster Analysis based on a Greedy Randomized Adaptive Search Procedure (GRASP), with the objective of overcoming the convergence to a local solution. It uses a probabilistic greedy Kaufman initialization for getting initial solutions and K-Means algorithm as a local search algorithm. We compare it with some typical initialization methods: Random, Forgy, Macqueen and Kaufman. The new approach obtains high quality solutions for the benchmark problems.","author":[{"dropping-particle":"","family":"Cano","given":"J. R.","non-dropping-particle":"","parse-names":false,"suffix":""},{"dropping-particle":"","family":"Cordón","given":"O.","non-dropping-particle":"","parse-names":false,"suffix":""},{"dropping-particle":"","family":"Herrera","given":"F.","non-dropping-particle":"","parse-names":false,"suffix":""},{"dropping-particle":"","family":"Sánchez","given":"L.","non-dropping-particle":"","parse-names":false,"suffix":""}],"container-title":"Lecture Notes in Artificial Intelligence (Subseries of Lecture Notes in Computer Science)","id":"ITEM-1","issue":"March 2014","issued":{"date-parts":[["2002"]]},"page":"214-223","title":"A GRASP algorithm for clustering","type":"article-journal","volume":"2527"},"uris":["http://www.mendeley.com/documents/?uuid=5da12435-0157-452e-832a-eb0fc5ac0171"]}],"mendeley":{"formattedCitation":"(Cano et al., 2002)","plainTextFormattedCitation":"(Cano et al., 2002)","previouslyFormattedCitation":"(Cano et al., 2002)"},"properties":{"noteIndex":0},"schema":"https://github.com/citation-style-language/schema/raw/master/csl-citation.json"}</w:instrText>
      </w:r>
      <w:r w:rsidR="0061246D" w:rsidRPr="008D59DB">
        <w:rPr>
          <w:rFonts w:ascii="Arial" w:hAnsi="Arial" w:cs="Arial"/>
          <w:lang w:val="es-CO"/>
        </w:rPr>
        <w:fldChar w:fldCharType="separate"/>
      </w:r>
      <w:r w:rsidR="0061246D" w:rsidRPr="008D59DB">
        <w:rPr>
          <w:rFonts w:ascii="Arial" w:hAnsi="Arial" w:cs="Arial"/>
          <w:noProof/>
          <w:lang w:val="es-CO"/>
        </w:rPr>
        <w:t>(Cano et al., 2002)</w:t>
      </w:r>
      <w:r w:rsidR="0061246D" w:rsidRPr="008D59DB">
        <w:rPr>
          <w:rFonts w:ascii="Arial" w:hAnsi="Arial" w:cs="Arial"/>
          <w:lang w:val="es-CO"/>
        </w:rPr>
        <w:fldChar w:fldCharType="end"/>
      </w:r>
      <w:r w:rsidR="003A59A3" w:rsidRPr="008D59DB">
        <w:rPr>
          <w:rFonts w:ascii="Arial" w:hAnsi="Arial" w:cs="Arial"/>
          <w:lang w:val="es-CO"/>
        </w:rPr>
        <w:t xml:space="preserve"> buscan implementar un GRASP para eliminar el problema de estar atascado en un mínimo local </w:t>
      </w:r>
      <w:r w:rsidR="008A42DB" w:rsidRPr="008D59DB">
        <w:rPr>
          <w:rFonts w:ascii="Arial" w:hAnsi="Arial" w:cs="Arial"/>
          <w:lang w:val="es-CO"/>
        </w:rPr>
        <w:t xml:space="preserve">proporcionado por k-means y permitir una exploración mayor. </w:t>
      </w:r>
      <w:r w:rsidR="00AB586C" w:rsidRPr="008D59DB">
        <w:rPr>
          <w:rFonts w:ascii="Arial" w:hAnsi="Arial" w:cs="Arial"/>
          <w:lang w:val="es-CO"/>
        </w:rPr>
        <w:t xml:space="preserve">Entre </w:t>
      </w:r>
      <w:r w:rsidR="00693ADD" w:rsidRPr="008D59DB">
        <w:rPr>
          <w:rFonts w:ascii="Arial" w:hAnsi="Arial" w:cs="Arial"/>
          <w:lang w:val="es-CO"/>
        </w:rPr>
        <w:t xml:space="preserve">algunos estudios donde tienen en cuenta GRASP para la solución de problemas están </w:t>
      </w:r>
      <w:r w:rsidR="0070757B" w:rsidRPr="008D59DB">
        <w:rPr>
          <w:rFonts w:ascii="Arial" w:hAnsi="Arial" w:cs="Arial"/>
          <w:lang w:val="es-CO"/>
        </w:rPr>
        <w:fldChar w:fldCharType="begin" w:fldLock="1"/>
      </w:r>
      <w:r w:rsidR="0061246D" w:rsidRPr="008D59DB">
        <w:rPr>
          <w:rFonts w:ascii="Arial" w:hAnsi="Arial" w:cs="Arial"/>
          <w:lang w:val="es-CO"/>
        </w:rPr>
        <w:instrText>ADDIN CSL_CITATION {"citationItems":[{"id":"ITEM-1","itemData":{"author":[{"dropping-particle":"","family":"Tejada","given":"Andrés","non-dropping-particle":"","parse-names":false,"suffix":""},{"dropping-particle":"","family":"Usuga","given":"Olga","non-dropping-particle":"","parse-names":false,"suffix":""},{"dropping-particle":"","family":"Villegas","given":"Juan G","non-dropping-particle":"","parse-names":false,"suffix":""}],"id":"ITEM-1","issue":"2","issued":{"date-parts":[["2019"]]},"page":"1-3","title":"A GRASP metaheuristic for a districting problem arising in urban distribution","type":"article-journal"},"uris":["http://www.mendeley.com/documents/?uuid=1308abbb-7558-4312-aea8-2d129434f453"]}],"mendeley":{"formattedCitation":"(Tejada et al., 2019)","plainTextFormattedCitation":"(Tejada et al., 2019)","previouslyFormattedCitation":"(Tejada et al., 2019)"},"properties":{"noteIndex":0},"schema":"https://github.com/citation-style-language/schema/raw/master/csl-citation.json"}</w:instrText>
      </w:r>
      <w:r w:rsidR="0070757B" w:rsidRPr="008D59DB">
        <w:rPr>
          <w:rFonts w:ascii="Arial" w:hAnsi="Arial" w:cs="Arial"/>
          <w:lang w:val="es-CO"/>
        </w:rPr>
        <w:fldChar w:fldCharType="separate"/>
      </w:r>
      <w:r w:rsidR="0070757B" w:rsidRPr="008D59DB">
        <w:rPr>
          <w:rFonts w:ascii="Arial" w:hAnsi="Arial" w:cs="Arial"/>
          <w:noProof/>
          <w:lang w:val="es-CO"/>
        </w:rPr>
        <w:t>(Tejada et al., 2019)</w:t>
      </w:r>
      <w:r w:rsidR="0070757B" w:rsidRPr="008D59DB">
        <w:rPr>
          <w:rFonts w:ascii="Arial" w:hAnsi="Arial" w:cs="Arial"/>
          <w:lang w:val="es-CO"/>
        </w:rPr>
        <w:fldChar w:fldCharType="end"/>
      </w:r>
      <w:r w:rsidR="00135E0B" w:rsidRPr="008D59DB">
        <w:rPr>
          <w:rFonts w:ascii="Arial" w:hAnsi="Arial" w:cs="Arial"/>
          <w:lang w:val="es-CO"/>
        </w:rPr>
        <w:t xml:space="preserve"> y </w:t>
      </w:r>
      <w:r w:rsidR="0070757B" w:rsidRPr="008D59DB">
        <w:rPr>
          <w:rFonts w:ascii="Arial" w:hAnsi="Arial" w:cs="Arial"/>
          <w:lang w:val="es-CO"/>
        </w:rPr>
        <w:fldChar w:fldCharType="begin" w:fldLock="1"/>
      </w:r>
      <w:r w:rsidR="0070757B" w:rsidRPr="008D59DB">
        <w:rPr>
          <w:rFonts w:ascii="Arial" w:hAnsi="Arial" w:cs="Arial"/>
          <w:lang w:val="es-CO"/>
        </w:rPr>
        <w:instrText>ADDIN CSL_CITATION {"citationItems":[{"id":"ITEM-1","itemData":{"DOI":"10.1007/978-3-642-53856-8_47","ISBN":"9783642538551","ISSN":"16113349","abstract":"Due to varying user demands in bicycle sharing systems, operators need to actively shift bikes between stations by a fleet of vehicles. We address the problem of finding efficient vehicle tours by an extended version of an iterated greedy construction heuristic following the concept of the PILOT method and GRASP and applying a variable neighborhood descend (VND) as local improvement. Computational results on benchmark instances derived from the real-world scenario in Vienna with up to 700 stations indicate that our PILOT/GRASP hybrid especially scales significantly better to very large instances than a previously proposed variable neighborhood search (VNS) approach. Applying only one iteration, the PILOT construction heuristic followed by the VND provides good solutions very quickly, which can be potentially useful for urgent requests. © 2013 Springer-Verlag Berlin Heidelberg.","author":[{"dropping-particle":"","family":"Papazek","given":"Petrina","non-dropping-particle":"","parse-names":false,"suffix":""},{"dropping-particle":"","family":"Raidl","given":"Günther R.","non-dropping-particle":"","parse-names":false,"suffix":""},{"dropping-particle":"","family":"Rainer-Harbach","given":"Marian","non-dropping-particle":"","parse-names":false,"suffix":""},{"dropping-particle":"","family":"Hu","given":"Bin","non-dropping-particle":"","parse-names":false,"suffix":""}],"container-title":"Lecture Notes in Computer Science (including subseries Lecture Notes in Artificial Intelligence and Lecture Notes in Bioinformatics)","id":"ITEM-1","issue":"PART 1","issued":{"date-parts":[["2013"]]},"page":"372-379","title":"A PILOT/VND/GRASP hybrid for the static balancing of public bicycle sharing systems","type":"article-journal","volume":"8111 LNCS"},"uris":["http://www.mendeley.com/documents/?uuid=7363d597-941d-4c6c-9432-51bcd6e39320"]}],"mendeley":{"formattedCitation":"(Papazek et al., 2013)","plainTextFormattedCitation":"(Papazek et al., 2013)","previouslyFormattedCitation":"(Papazek et al., 2013)"},"properties":{"noteIndex":0},"schema":"https://github.com/citation-style-language/schema/raw/master/csl-citation.json"}</w:instrText>
      </w:r>
      <w:r w:rsidR="0070757B" w:rsidRPr="008D59DB">
        <w:rPr>
          <w:rFonts w:ascii="Arial" w:hAnsi="Arial" w:cs="Arial"/>
          <w:lang w:val="es-CO"/>
        </w:rPr>
        <w:fldChar w:fldCharType="separate"/>
      </w:r>
      <w:r w:rsidR="0070757B" w:rsidRPr="008D59DB">
        <w:rPr>
          <w:rFonts w:ascii="Arial" w:hAnsi="Arial" w:cs="Arial"/>
          <w:noProof/>
          <w:lang w:val="es-CO"/>
        </w:rPr>
        <w:t>(Papazek et al., 2013)</w:t>
      </w:r>
      <w:r w:rsidR="0070757B" w:rsidRPr="008D59DB">
        <w:rPr>
          <w:rFonts w:ascii="Arial" w:hAnsi="Arial" w:cs="Arial"/>
          <w:lang w:val="es-CO"/>
        </w:rPr>
        <w:fldChar w:fldCharType="end"/>
      </w:r>
    </w:p>
    <w:p w14:paraId="52440541" w14:textId="168A6529" w:rsidR="005B5C15" w:rsidRPr="008D59DB" w:rsidRDefault="005B5C15" w:rsidP="001A58A8">
      <w:pPr>
        <w:pStyle w:val="Prrafodelista"/>
        <w:rPr>
          <w:rFonts w:ascii="Arial" w:hAnsi="Arial" w:cs="Arial"/>
          <w:lang w:val="es-CO"/>
        </w:rPr>
      </w:pPr>
    </w:p>
    <w:p w14:paraId="56578180" w14:textId="58ED6F40" w:rsidR="005B5C15" w:rsidRPr="008D59DB" w:rsidRDefault="005B5C15" w:rsidP="001A58A8">
      <w:pPr>
        <w:pStyle w:val="Prrafodelista"/>
        <w:rPr>
          <w:rFonts w:ascii="Arial" w:hAnsi="Arial" w:cs="Arial"/>
          <w:lang w:val="es-CO"/>
        </w:rPr>
      </w:pPr>
      <w:r w:rsidRPr="008D59DB">
        <w:rPr>
          <w:rFonts w:ascii="Arial" w:hAnsi="Arial" w:cs="Arial"/>
          <w:lang w:val="es-CO"/>
        </w:rPr>
        <w:t>Dado el balance que se puede lograr tanto en tiempo de computo como en buenos resultados y en la facilidad de implementación dados fases configurables (</w:t>
      </w:r>
      <w:r w:rsidR="001C2C8F" w:rsidRPr="008D59DB">
        <w:rPr>
          <w:rFonts w:ascii="Arial" w:hAnsi="Arial" w:cs="Arial"/>
          <w:lang w:val="es-CO"/>
        </w:rPr>
        <w:t xml:space="preserve">construcción y local search) </w:t>
      </w:r>
      <w:r w:rsidRPr="008D59DB">
        <w:rPr>
          <w:rFonts w:ascii="Arial" w:hAnsi="Arial" w:cs="Arial"/>
          <w:lang w:val="es-CO"/>
        </w:rPr>
        <w:t xml:space="preserve">se elige GRASP como </w:t>
      </w:r>
      <w:r w:rsidR="001C2C8F" w:rsidRPr="008D59DB">
        <w:rPr>
          <w:rFonts w:ascii="Arial" w:hAnsi="Arial" w:cs="Arial"/>
          <w:lang w:val="es-CO"/>
        </w:rPr>
        <w:t>herramienta para abordar el problema de clustering planteado.</w:t>
      </w:r>
    </w:p>
    <w:p w14:paraId="0CAC11C4" w14:textId="2E75872C" w:rsidR="00F85A40" w:rsidRPr="008D59DB" w:rsidRDefault="00F85A40" w:rsidP="003D32E0">
      <w:pPr>
        <w:rPr>
          <w:rFonts w:ascii="Arial" w:hAnsi="Arial" w:cs="Arial"/>
          <w:lang w:val="es-CO"/>
        </w:rPr>
      </w:pPr>
    </w:p>
    <w:p w14:paraId="6DCF60B9" w14:textId="4D0C901F" w:rsidR="00F85A40" w:rsidRPr="008D59DB" w:rsidRDefault="00F85A40" w:rsidP="00F85A40">
      <w:pPr>
        <w:pStyle w:val="Prrafodelista"/>
        <w:numPr>
          <w:ilvl w:val="0"/>
          <w:numId w:val="1"/>
        </w:numPr>
        <w:rPr>
          <w:rFonts w:ascii="Arial" w:hAnsi="Arial" w:cs="Arial"/>
          <w:lang w:val="es-CO"/>
        </w:rPr>
      </w:pPr>
      <w:r w:rsidRPr="008D59DB">
        <w:rPr>
          <w:rFonts w:ascii="Arial" w:hAnsi="Arial" w:cs="Arial"/>
          <w:lang w:val="es-CO"/>
        </w:rPr>
        <w:t xml:space="preserve">Parámetros </w:t>
      </w:r>
      <w:r w:rsidR="000C76B5" w:rsidRPr="008D59DB">
        <w:rPr>
          <w:rFonts w:ascii="Arial" w:hAnsi="Arial" w:cs="Arial"/>
          <w:lang w:val="es-CO"/>
        </w:rPr>
        <w:t>y componentes de la heurística mencionada</w:t>
      </w:r>
    </w:p>
    <w:p w14:paraId="43FA2E83" w14:textId="4F74B975" w:rsidR="00AA5564" w:rsidRPr="008D59DB" w:rsidRDefault="00AA5564" w:rsidP="001A58A8">
      <w:pPr>
        <w:pStyle w:val="Prrafodelista"/>
        <w:rPr>
          <w:rFonts w:ascii="Arial" w:hAnsi="Arial" w:cs="Arial"/>
          <w:lang w:val="es-CO"/>
        </w:rPr>
      </w:pPr>
    </w:p>
    <w:p w14:paraId="4BFBAC19" w14:textId="0B6AC3E1" w:rsidR="00EE1C8F" w:rsidRPr="008D59DB" w:rsidRDefault="006E65A7" w:rsidP="00717E21">
      <w:pPr>
        <w:pStyle w:val="Prrafodelista"/>
        <w:numPr>
          <w:ilvl w:val="0"/>
          <w:numId w:val="2"/>
        </w:numPr>
        <w:rPr>
          <w:rFonts w:ascii="Arial" w:hAnsi="Arial" w:cs="Arial"/>
          <w:lang w:val="es-CO"/>
        </w:rPr>
      </w:pPr>
      <w:r w:rsidRPr="008D59DB">
        <w:rPr>
          <w:rFonts w:ascii="Arial" w:hAnsi="Arial" w:cs="Arial"/>
          <w:b/>
          <w:bCs/>
          <w:lang w:val="es-CO"/>
        </w:rPr>
        <w:t>Representación de la solución</w:t>
      </w:r>
      <w:r w:rsidR="00717E21" w:rsidRPr="008D59DB">
        <w:rPr>
          <w:rFonts w:ascii="Arial" w:hAnsi="Arial" w:cs="Arial"/>
          <w:b/>
          <w:bCs/>
          <w:lang w:val="es-CO"/>
        </w:rPr>
        <w:t>:</w:t>
      </w:r>
      <w:r w:rsidR="00717E21" w:rsidRPr="008D59DB">
        <w:rPr>
          <w:rFonts w:ascii="Arial" w:hAnsi="Arial" w:cs="Arial"/>
          <w:lang w:val="es-CO"/>
        </w:rPr>
        <w:t xml:space="preserve"> </w:t>
      </w:r>
      <w:r w:rsidR="00297E66" w:rsidRPr="008D59DB">
        <w:rPr>
          <w:rFonts w:ascii="Arial" w:hAnsi="Arial" w:cs="Arial"/>
          <w:lang w:val="es-CO"/>
        </w:rPr>
        <w:t>c</w:t>
      </w:r>
      <w:r w:rsidR="00717E21" w:rsidRPr="008D59DB">
        <w:rPr>
          <w:rFonts w:ascii="Arial" w:hAnsi="Arial" w:cs="Arial"/>
          <w:lang w:val="es-CO"/>
        </w:rPr>
        <w:t xml:space="preserve">omo voy a visualizar la </w:t>
      </w:r>
      <w:r w:rsidR="00297E66" w:rsidRPr="008D59DB">
        <w:rPr>
          <w:rFonts w:ascii="Arial" w:hAnsi="Arial" w:cs="Arial"/>
          <w:lang w:val="es-CO"/>
        </w:rPr>
        <w:t>solución</w:t>
      </w:r>
      <w:r w:rsidR="000610FB" w:rsidRPr="008D59DB">
        <w:rPr>
          <w:rFonts w:ascii="Arial" w:hAnsi="Arial" w:cs="Arial"/>
          <w:lang w:val="es-CO"/>
        </w:rPr>
        <w:t xml:space="preserve"> </w:t>
      </w:r>
      <w:r w:rsidR="00B334FC" w:rsidRPr="008D59DB">
        <w:rPr>
          <w:rFonts w:ascii="Arial" w:hAnsi="Arial" w:cs="Arial"/>
          <w:lang w:val="es-CO"/>
        </w:rPr>
        <w:t xml:space="preserve">(tanto </w:t>
      </w:r>
      <w:r w:rsidR="00490458" w:rsidRPr="008D59DB">
        <w:rPr>
          <w:rFonts w:ascii="Arial" w:hAnsi="Arial" w:cs="Arial"/>
          <w:lang w:val="es-CO"/>
        </w:rPr>
        <w:t>cuales son los acopios y a que colegios cubre cada uno).</w:t>
      </w:r>
    </w:p>
    <w:p w14:paraId="36BAFD01" w14:textId="5F0A6D26" w:rsidR="00A25C75" w:rsidRPr="008D59DB" w:rsidRDefault="00A25C75" w:rsidP="00717E21">
      <w:pPr>
        <w:pStyle w:val="Prrafodelista"/>
        <w:numPr>
          <w:ilvl w:val="0"/>
          <w:numId w:val="2"/>
        </w:numPr>
        <w:rPr>
          <w:rFonts w:ascii="Arial" w:hAnsi="Arial" w:cs="Arial"/>
          <w:lang w:val="es-CO"/>
        </w:rPr>
      </w:pPr>
      <w:r w:rsidRPr="008D59DB">
        <w:rPr>
          <w:rFonts w:ascii="Arial" w:hAnsi="Arial" w:cs="Arial"/>
          <w:b/>
          <w:bCs/>
          <w:lang w:val="es-CO"/>
        </w:rPr>
        <w:t>Cálculo de la función objetivo</w:t>
      </w:r>
      <w:r w:rsidR="00490458" w:rsidRPr="008D59DB">
        <w:rPr>
          <w:rFonts w:ascii="Arial" w:hAnsi="Arial" w:cs="Arial"/>
          <w:b/>
          <w:bCs/>
          <w:lang w:val="es-CO"/>
        </w:rPr>
        <w:t>:</w:t>
      </w:r>
      <w:r w:rsidR="00490458" w:rsidRPr="008D59DB">
        <w:rPr>
          <w:rFonts w:ascii="Arial" w:hAnsi="Arial" w:cs="Arial"/>
          <w:lang w:val="es-CO"/>
        </w:rPr>
        <w:t xml:space="preserve"> </w:t>
      </w:r>
      <w:r w:rsidR="005239D1" w:rsidRPr="008D59DB">
        <w:rPr>
          <w:rFonts w:ascii="Arial" w:hAnsi="Arial" w:cs="Arial"/>
          <w:lang w:val="es-CO"/>
        </w:rPr>
        <w:t>cálculo</w:t>
      </w:r>
      <w:r w:rsidR="00490458" w:rsidRPr="008D59DB">
        <w:rPr>
          <w:rFonts w:ascii="Arial" w:hAnsi="Arial" w:cs="Arial"/>
          <w:lang w:val="es-CO"/>
        </w:rPr>
        <w:t xml:space="preserve"> de</w:t>
      </w:r>
      <w:r w:rsidR="005239D1" w:rsidRPr="008D59DB">
        <w:rPr>
          <w:rFonts w:ascii="Arial" w:hAnsi="Arial" w:cs="Arial"/>
          <w:lang w:val="es-CO"/>
        </w:rPr>
        <w:t>l costo de la solución</w:t>
      </w:r>
    </w:p>
    <w:p w14:paraId="062712A0" w14:textId="1EEDC016" w:rsidR="00B71516" w:rsidRPr="008D59DB" w:rsidRDefault="00B71516" w:rsidP="00717E21">
      <w:pPr>
        <w:pStyle w:val="Prrafodelista"/>
        <w:numPr>
          <w:ilvl w:val="0"/>
          <w:numId w:val="2"/>
        </w:numPr>
        <w:rPr>
          <w:rFonts w:ascii="Arial" w:hAnsi="Arial" w:cs="Arial"/>
          <w:lang w:val="es-CO"/>
        </w:rPr>
      </w:pPr>
      <w:r w:rsidRPr="008D59DB">
        <w:rPr>
          <w:rFonts w:ascii="Arial" w:hAnsi="Arial" w:cs="Arial"/>
          <w:b/>
          <w:bCs/>
          <w:lang w:val="es-CO"/>
        </w:rPr>
        <w:t>Evaluación de factibilidad</w:t>
      </w:r>
      <w:r w:rsidR="00263A44" w:rsidRPr="008D59DB">
        <w:rPr>
          <w:rFonts w:ascii="Arial" w:hAnsi="Arial" w:cs="Arial"/>
          <w:b/>
          <w:bCs/>
          <w:lang w:val="es-CO"/>
        </w:rPr>
        <w:t>:</w:t>
      </w:r>
      <w:r w:rsidR="00263A44" w:rsidRPr="008D59DB">
        <w:rPr>
          <w:rFonts w:ascii="Arial" w:hAnsi="Arial" w:cs="Arial"/>
          <w:lang w:val="es-CO"/>
        </w:rPr>
        <w:t xml:space="preserve"> verificar si la </w:t>
      </w:r>
      <w:r w:rsidR="00F3473F" w:rsidRPr="008D59DB">
        <w:rPr>
          <w:rFonts w:ascii="Arial" w:hAnsi="Arial" w:cs="Arial"/>
          <w:lang w:val="es-CO"/>
        </w:rPr>
        <w:t>solución propuesta es factible</w:t>
      </w:r>
    </w:p>
    <w:p w14:paraId="441A1B89" w14:textId="47561E44" w:rsidR="00A25C75" w:rsidRPr="008D59DB" w:rsidRDefault="006E65A7" w:rsidP="00717E21">
      <w:pPr>
        <w:pStyle w:val="Prrafodelista"/>
        <w:numPr>
          <w:ilvl w:val="0"/>
          <w:numId w:val="2"/>
        </w:numPr>
        <w:rPr>
          <w:rFonts w:ascii="Arial" w:hAnsi="Arial" w:cs="Arial"/>
          <w:lang w:val="es-CO"/>
        </w:rPr>
      </w:pPr>
      <w:r w:rsidRPr="008D59DB">
        <w:rPr>
          <w:rFonts w:ascii="Arial" w:hAnsi="Arial" w:cs="Arial"/>
          <w:b/>
          <w:bCs/>
          <w:lang w:val="es-CO"/>
        </w:rPr>
        <w:t>Conjuntos</w:t>
      </w:r>
      <w:r w:rsidR="00EB5346" w:rsidRPr="008D59DB">
        <w:rPr>
          <w:rFonts w:ascii="Arial" w:hAnsi="Arial" w:cs="Arial"/>
          <w:b/>
          <w:bCs/>
          <w:lang w:val="es-CO"/>
        </w:rPr>
        <w:t xml:space="preserve"> y d</w:t>
      </w:r>
      <w:r w:rsidR="00A25C75" w:rsidRPr="008D59DB">
        <w:rPr>
          <w:rFonts w:ascii="Arial" w:hAnsi="Arial" w:cs="Arial"/>
          <w:b/>
          <w:bCs/>
          <w:lang w:val="es-CO"/>
        </w:rPr>
        <w:t>atos de la instancia</w:t>
      </w:r>
      <w:r w:rsidR="00F3473F" w:rsidRPr="008D59DB">
        <w:rPr>
          <w:rFonts w:ascii="Arial" w:hAnsi="Arial" w:cs="Arial"/>
          <w:b/>
          <w:bCs/>
          <w:lang w:val="es-CO"/>
        </w:rPr>
        <w:t>:</w:t>
      </w:r>
      <w:r w:rsidR="00D32B82" w:rsidRPr="008D59DB">
        <w:rPr>
          <w:rFonts w:ascii="Arial" w:hAnsi="Arial" w:cs="Arial"/>
          <w:lang w:val="es-CO"/>
        </w:rPr>
        <w:t xml:space="preserve"> datos de </w:t>
      </w:r>
      <w:r w:rsidR="00F761A7" w:rsidRPr="008D59DB">
        <w:rPr>
          <w:rFonts w:ascii="Arial" w:hAnsi="Arial" w:cs="Arial"/>
          <w:lang w:val="es-CO"/>
        </w:rPr>
        <w:t>demanda, ubicación y distancias entre colegios</w:t>
      </w:r>
    </w:p>
    <w:p w14:paraId="7D870336" w14:textId="41904B61" w:rsidR="00D024B1" w:rsidRPr="008D59DB" w:rsidRDefault="00812BDB" w:rsidP="00717E21">
      <w:pPr>
        <w:pStyle w:val="Prrafodelista"/>
        <w:numPr>
          <w:ilvl w:val="0"/>
          <w:numId w:val="2"/>
        </w:numPr>
        <w:rPr>
          <w:rFonts w:ascii="Arial" w:hAnsi="Arial" w:cs="Arial"/>
          <w:lang w:val="es-CO"/>
        </w:rPr>
      </w:pPr>
      <w:r w:rsidRPr="008D59DB">
        <w:rPr>
          <w:rFonts w:ascii="Arial" w:hAnsi="Arial" w:cs="Arial"/>
          <w:b/>
          <w:bCs/>
          <w:lang w:val="es-CO"/>
        </w:rPr>
        <w:t>Fase 1:</w:t>
      </w:r>
      <w:r w:rsidRPr="008D59DB">
        <w:rPr>
          <w:rFonts w:ascii="Arial" w:hAnsi="Arial" w:cs="Arial"/>
          <w:lang w:val="es-CO"/>
        </w:rPr>
        <w:t xml:space="preserve"> construcción:</w:t>
      </w:r>
    </w:p>
    <w:p w14:paraId="205B71A0" w14:textId="1F1ABA52" w:rsidR="00FB0FA3" w:rsidRPr="008D59DB" w:rsidRDefault="00EB5346" w:rsidP="00717E21">
      <w:pPr>
        <w:pStyle w:val="Prrafodelista"/>
        <w:numPr>
          <w:ilvl w:val="1"/>
          <w:numId w:val="2"/>
        </w:numPr>
        <w:rPr>
          <w:rFonts w:ascii="Arial" w:hAnsi="Arial" w:cs="Arial"/>
          <w:lang w:val="es-CO"/>
        </w:rPr>
      </w:pPr>
      <w:r w:rsidRPr="008D59DB">
        <w:rPr>
          <w:rFonts w:ascii="Arial" w:hAnsi="Arial" w:cs="Arial"/>
          <w:b/>
          <w:bCs/>
          <w:lang w:val="es-CO"/>
        </w:rPr>
        <w:t>Método</w:t>
      </w:r>
      <w:r w:rsidR="00A862A9" w:rsidRPr="008D59DB">
        <w:rPr>
          <w:rFonts w:ascii="Arial" w:hAnsi="Arial" w:cs="Arial"/>
          <w:b/>
          <w:bCs/>
          <w:lang w:val="es-CO"/>
        </w:rPr>
        <w:t xml:space="preserve"> constructivo</w:t>
      </w:r>
      <w:r w:rsidR="00F07A44" w:rsidRPr="008D59DB">
        <w:rPr>
          <w:rFonts w:ascii="Arial" w:hAnsi="Arial" w:cs="Arial"/>
          <w:b/>
          <w:bCs/>
          <w:lang w:val="es-CO"/>
        </w:rPr>
        <w:t>:</w:t>
      </w:r>
      <w:r w:rsidR="00F07A44" w:rsidRPr="008D59DB">
        <w:rPr>
          <w:rFonts w:ascii="Arial" w:hAnsi="Arial" w:cs="Arial"/>
          <w:lang w:val="es-CO"/>
        </w:rPr>
        <w:t xml:space="preserve"> añadir componentes a la </w:t>
      </w:r>
      <w:r w:rsidR="00150183" w:rsidRPr="008D59DB">
        <w:rPr>
          <w:rFonts w:ascii="Arial" w:hAnsi="Arial" w:cs="Arial"/>
          <w:lang w:val="es-CO"/>
        </w:rPr>
        <w:t>solución</w:t>
      </w:r>
      <w:r w:rsidR="00F07A44" w:rsidRPr="008D59DB">
        <w:rPr>
          <w:rFonts w:ascii="Arial" w:hAnsi="Arial" w:cs="Arial"/>
          <w:lang w:val="es-CO"/>
        </w:rPr>
        <w:t xml:space="preserve"> para</w:t>
      </w:r>
      <w:r w:rsidR="00093C26" w:rsidRPr="008D59DB">
        <w:rPr>
          <w:rFonts w:ascii="Arial" w:hAnsi="Arial" w:cs="Arial"/>
          <w:lang w:val="es-CO"/>
        </w:rPr>
        <w:t xml:space="preserve"> crear una </w:t>
      </w:r>
      <w:r w:rsidR="00150183" w:rsidRPr="008D59DB">
        <w:rPr>
          <w:rFonts w:ascii="Arial" w:hAnsi="Arial" w:cs="Arial"/>
          <w:lang w:val="es-CO"/>
        </w:rPr>
        <w:t>solución</w:t>
      </w:r>
      <w:r w:rsidR="00093C26" w:rsidRPr="008D59DB">
        <w:rPr>
          <w:rFonts w:ascii="Arial" w:hAnsi="Arial" w:cs="Arial"/>
          <w:lang w:val="es-CO"/>
        </w:rPr>
        <w:t xml:space="preserve"> factible</w:t>
      </w:r>
    </w:p>
    <w:p w14:paraId="5E0751DC" w14:textId="74E4F704" w:rsidR="00FB0FA3" w:rsidRPr="008D59DB" w:rsidRDefault="00636CB1" w:rsidP="00717E21">
      <w:pPr>
        <w:pStyle w:val="Prrafodelista"/>
        <w:numPr>
          <w:ilvl w:val="1"/>
          <w:numId w:val="2"/>
        </w:numPr>
        <w:rPr>
          <w:rFonts w:ascii="Arial" w:hAnsi="Arial" w:cs="Arial"/>
          <w:lang w:val="es-CO"/>
        </w:rPr>
      </w:pPr>
      <w:r w:rsidRPr="008D59DB">
        <w:rPr>
          <w:rFonts w:ascii="Arial" w:hAnsi="Arial" w:cs="Arial"/>
          <w:b/>
          <w:bCs/>
          <w:lang w:val="es-CO"/>
        </w:rPr>
        <w:t>Lista restringida de candidatos</w:t>
      </w:r>
      <w:r w:rsidR="00093C26" w:rsidRPr="008D59DB">
        <w:rPr>
          <w:rFonts w:ascii="Arial" w:hAnsi="Arial" w:cs="Arial"/>
          <w:b/>
          <w:bCs/>
          <w:lang w:val="es-CO"/>
        </w:rPr>
        <w:t>:</w:t>
      </w:r>
      <w:r w:rsidR="00093C26" w:rsidRPr="008D59DB">
        <w:rPr>
          <w:rFonts w:ascii="Arial" w:hAnsi="Arial" w:cs="Arial"/>
          <w:lang w:val="es-CO"/>
        </w:rPr>
        <w:t xml:space="preserve"> lista con n elementos candidatos a ser </w:t>
      </w:r>
      <w:r w:rsidR="00150183" w:rsidRPr="008D59DB">
        <w:rPr>
          <w:rFonts w:ascii="Arial" w:hAnsi="Arial" w:cs="Arial"/>
          <w:lang w:val="es-CO"/>
        </w:rPr>
        <w:t>el próximo nodo para seleccionar</w:t>
      </w:r>
      <w:r w:rsidR="00093C26" w:rsidRPr="008D59DB">
        <w:rPr>
          <w:rFonts w:ascii="Arial" w:hAnsi="Arial" w:cs="Arial"/>
          <w:lang w:val="es-CO"/>
        </w:rPr>
        <w:t xml:space="preserve"> para la construcción de la </w:t>
      </w:r>
      <w:r w:rsidR="00150183" w:rsidRPr="008D59DB">
        <w:rPr>
          <w:rFonts w:ascii="Arial" w:hAnsi="Arial" w:cs="Arial"/>
          <w:lang w:val="es-CO"/>
        </w:rPr>
        <w:t>solución</w:t>
      </w:r>
    </w:p>
    <w:p w14:paraId="7FDEB31B" w14:textId="04B1F3E0" w:rsidR="00636CB1" w:rsidRPr="008D59DB" w:rsidRDefault="00387B5B" w:rsidP="00717E21">
      <w:pPr>
        <w:pStyle w:val="Prrafodelista"/>
        <w:numPr>
          <w:ilvl w:val="0"/>
          <w:numId w:val="2"/>
        </w:numPr>
        <w:rPr>
          <w:rFonts w:ascii="Arial" w:hAnsi="Arial" w:cs="Arial"/>
          <w:lang w:val="es-CO"/>
        </w:rPr>
      </w:pPr>
      <w:r w:rsidRPr="008D59DB">
        <w:rPr>
          <w:rFonts w:ascii="Arial" w:hAnsi="Arial" w:cs="Arial"/>
          <w:b/>
          <w:bCs/>
          <w:lang w:val="es-CO"/>
        </w:rPr>
        <w:t>Fase 2:</w:t>
      </w:r>
      <w:r w:rsidRPr="008D59DB">
        <w:rPr>
          <w:rFonts w:ascii="Arial" w:hAnsi="Arial" w:cs="Arial"/>
          <w:lang w:val="es-CO"/>
        </w:rPr>
        <w:t xml:space="preserve"> Búsqueda Local:</w:t>
      </w:r>
    </w:p>
    <w:p w14:paraId="39E57EE4" w14:textId="58825A44" w:rsidR="00387B5B" w:rsidRPr="008D59DB" w:rsidRDefault="008E04A3" w:rsidP="00717E21">
      <w:pPr>
        <w:pStyle w:val="Prrafodelista"/>
        <w:numPr>
          <w:ilvl w:val="1"/>
          <w:numId w:val="2"/>
        </w:numPr>
        <w:rPr>
          <w:rFonts w:ascii="Arial" w:hAnsi="Arial" w:cs="Arial"/>
          <w:lang w:val="es-CO"/>
        </w:rPr>
      </w:pPr>
      <w:r w:rsidRPr="008D59DB">
        <w:rPr>
          <w:rFonts w:ascii="Arial" w:hAnsi="Arial" w:cs="Arial"/>
          <w:b/>
          <w:bCs/>
          <w:lang w:val="es-CO"/>
        </w:rPr>
        <w:t>Movimiento</w:t>
      </w:r>
      <w:r w:rsidR="00150183" w:rsidRPr="008D59DB">
        <w:rPr>
          <w:rFonts w:ascii="Arial" w:hAnsi="Arial" w:cs="Arial"/>
          <w:b/>
          <w:bCs/>
          <w:lang w:val="es-CO"/>
        </w:rPr>
        <w:t>:</w:t>
      </w:r>
      <w:r w:rsidR="00150183" w:rsidRPr="008D59DB">
        <w:rPr>
          <w:rFonts w:ascii="Arial" w:hAnsi="Arial" w:cs="Arial"/>
          <w:lang w:val="es-CO"/>
        </w:rPr>
        <w:t xml:space="preserve"> </w:t>
      </w:r>
      <w:r w:rsidR="009C492F" w:rsidRPr="008D59DB">
        <w:rPr>
          <w:rFonts w:ascii="Arial" w:hAnsi="Arial" w:cs="Arial"/>
          <w:lang w:val="es-CO"/>
        </w:rPr>
        <w:t xml:space="preserve">cambio que se </w:t>
      </w:r>
      <w:r w:rsidR="003D32E0" w:rsidRPr="008D59DB">
        <w:rPr>
          <w:rFonts w:ascii="Arial" w:hAnsi="Arial" w:cs="Arial"/>
          <w:lang w:val="es-CO"/>
        </w:rPr>
        <w:t>propone para iterar de una solución factible a una mejor solución</w:t>
      </w:r>
    </w:p>
    <w:p w14:paraId="4B05F8EB" w14:textId="2BAF2237" w:rsidR="008E04A3" w:rsidRPr="008D59DB" w:rsidRDefault="00711901" w:rsidP="00717E21">
      <w:pPr>
        <w:pStyle w:val="Prrafodelista"/>
        <w:numPr>
          <w:ilvl w:val="1"/>
          <w:numId w:val="2"/>
        </w:numPr>
        <w:rPr>
          <w:rFonts w:ascii="Arial" w:hAnsi="Arial" w:cs="Arial"/>
          <w:lang w:val="es-CO"/>
        </w:rPr>
      </w:pPr>
      <w:r w:rsidRPr="008D59DB">
        <w:rPr>
          <w:rFonts w:ascii="Arial" w:hAnsi="Arial" w:cs="Arial"/>
          <w:b/>
          <w:bCs/>
          <w:lang w:val="es-CO"/>
        </w:rPr>
        <w:t>Criterio de parada búsqueda local</w:t>
      </w:r>
      <w:r w:rsidR="003D32E0" w:rsidRPr="008D59DB">
        <w:rPr>
          <w:rFonts w:ascii="Arial" w:hAnsi="Arial" w:cs="Arial"/>
          <w:b/>
          <w:bCs/>
          <w:lang w:val="es-CO"/>
        </w:rPr>
        <w:t>:</w:t>
      </w:r>
      <w:r w:rsidR="003D32E0" w:rsidRPr="008D59DB">
        <w:rPr>
          <w:rFonts w:ascii="Arial" w:hAnsi="Arial" w:cs="Arial"/>
          <w:lang w:val="es-CO"/>
        </w:rPr>
        <w:t xml:space="preserve"> hasta cuando se ejecutan los movimientos en una búsqueda local</w:t>
      </w:r>
    </w:p>
    <w:p w14:paraId="4DC19AE3" w14:textId="130386BB" w:rsidR="00711901" w:rsidRPr="008D59DB" w:rsidRDefault="00711901" w:rsidP="00717E21">
      <w:pPr>
        <w:pStyle w:val="Prrafodelista"/>
        <w:numPr>
          <w:ilvl w:val="0"/>
          <w:numId w:val="2"/>
        </w:numPr>
        <w:rPr>
          <w:rFonts w:ascii="Arial" w:hAnsi="Arial" w:cs="Arial"/>
          <w:lang w:val="es-CO"/>
        </w:rPr>
      </w:pPr>
      <w:r w:rsidRPr="008D59DB">
        <w:rPr>
          <w:rFonts w:ascii="Arial" w:hAnsi="Arial" w:cs="Arial"/>
          <w:b/>
          <w:bCs/>
          <w:lang w:val="es-CO"/>
        </w:rPr>
        <w:t>Criterio de parada algoritmo</w:t>
      </w:r>
      <w:r w:rsidR="003D32E0" w:rsidRPr="008D59DB">
        <w:rPr>
          <w:rFonts w:ascii="Arial" w:hAnsi="Arial" w:cs="Arial"/>
          <w:b/>
          <w:bCs/>
          <w:lang w:val="es-CO"/>
        </w:rPr>
        <w:t>:</w:t>
      </w:r>
      <w:r w:rsidR="003D32E0" w:rsidRPr="008D59DB">
        <w:rPr>
          <w:rFonts w:ascii="Arial" w:hAnsi="Arial" w:cs="Arial"/>
          <w:lang w:val="es-CO"/>
        </w:rPr>
        <w:t xml:space="preserve"> </w:t>
      </w:r>
      <w:r w:rsidR="009B7DCC" w:rsidRPr="008D59DB">
        <w:rPr>
          <w:rFonts w:ascii="Arial" w:hAnsi="Arial" w:cs="Arial"/>
          <w:lang w:val="es-CO"/>
        </w:rPr>
        <w:t>hasta cuantas soluciones se planean evaluar antes de parar y retornar la incumbente</w:t>
      </w:r>
    </w:p>
    <w:p w14:paraId="345BD0C8" w14:textId="130522CC" w:rsidR="00711901" w:rsidRPr="008D59DB" w:rsidRDefault="00711901" w:rsidP="00717E21">
      <w:pPr>
        <w:pStyle w:val="Prrafodelista"/>
        <w:numPr>
          <w:ilvl w:val="0"/>
          <w:numId w:val="2"/>
        </w:numPr>
        <w:rPr>
          <w:rFonts w:ascii="Arial" w:hAnsi="Arial" w:cs="Arial"/>
          <w:lang w:val="es-CO"/>
        </w:rPr>
      </w:pPr>
      <w:r w:rsidRPr="008D59DB">
        <w:rPr>
          <w:rFonts w:ascii="Arial" w:hAnsi="Arial" w:cs="Arial"/>
          <w:lang w:val="es-CO"/>
        </w:rPr>
        <w:lastRenderedPageBreak/>
        <w:t>Incumbente y su costo</w:t>
      </w:r>
      <w:r w:rsidR="004D779F" w:rsidRPr="008D59DB">
        <w:rPr>
          <w:rFonts w:ascii="Arial" w:hAnsi="Arial" w:cs="Arial"/>
          <w:lang w:val="es-CO"/>
        </w:rPr>
        <w:t>: mejor solución encontrada y el costo de la F.O asociado.</w:t>
      </w:r>
    </w:p>
    <w:p w14:paraId="0958A0DF" w14:textId="40602517" w:rsidR="006E65A7" w:rsidRPr="008D59DB" w:rsidRDefault="006E65A7" w:rsidP="001A58A8">
      <w:pPr>
        <w:pStyle w:val="Prrafodelista"/>
        <w:rPr>
          <w:rFonts w:ascii="Arial" w:hAnsi="Arial" w:cs="Arial"/>
          <w:lang w:val="es-CO"/>
        </w:rPr>
      </w:pPr>
    </w:p>
    <w:p w14:paraId="437BC4B0" w14:textId="4BE59473" w:rsidR="004572D6" w:rsidRPr="008D59DB" w:rsidRDefault="004572D6" w:rsidP="004572D6">
      <w:pPr>
        <w:pStyle w:val="Prrafodelista"/>
        <w:numPr>
          <w:ilvl w:val="0"/>
          <w:numId w:val="1"/>
        </w:numPr>
        <w:rPr>
          <w:rFonts w:ascii="Arial" w:hAnsi="Arial" w:cs="Arial"/>
          <w:lang w:val="es-CO"/>
        </w:rPr>
      </w:pPr>
      <w:r w:rsidRPr="008D59DB">
        <w:rPr>
          <w:rFonts w:ascii="Arial" w:hAnsi="Arial" w:cs="Arial"/>
          <w:lang w:val="es-CO"/>
        </w:rPr>
        <w:t>Diseño de la implementación de la metaheuristica</w:t>
      </w:r>
    </w:p>
    <w:p w14:paraId="417CE60E" w14:textId="15BB40A4" w:rsidR="00DC1FCA" w:rsidRPr="008D59DB" w:rsidRDefault="00DC1FCA" w:rsidP="00DC1FCA">
      <w:pPr>
        <w:pStyle w:val="Prrafodelista"/>
        <w:rPr>
          <w:rFonts w:ascii="Arial" w:hAnsi="Arial" w:cs="Arial"/>
          <w:lang w:val="es-CO"/>
        </w:rPr>
      </w:pPr>
    </w:p>
    <w:p w14:paraId="77A0FCAD" w14:textId="77777777" w:rsidR="000C41B9" w:rsidRDefault="005671DE" w:rsidP="00DC1FCA">
      <w:pPr>
        <w:pStyle w:val="Prrafodelista"/>
        <w:rPr>
          <w:rFonts w:ascii="Arial" w:hAnsi="Arial" w:cs="Arial"/>
          <w:lang w:val="es-CO"/>
        </w:rPr>
      </w:pPr>
      <w:r w:rsidRPr="008D59DB">
        <w:rPr>
          <w:rFonts w:ascii="Arial" w:hAnsi="Arial" w:cs="Arial"/>
          <w:b/>
          <w:bCs/>
          <w:lang w:val="es-CO"/>
        </w:rPr>
        <w:t>Representación de la solución:</w:t>
      </w:r>
      <w:r w:rsidRPr="008D59DB">
        <w:rPr>
          <w:rFonts w:ascii="Arial" w:hAnsi="Arial" w:cs="Arial"/>
          <w:lang w:val="es-CO"/>
        </w:rPr>
        <w:t xml:space="preserve"> Se define una </w:t>
      </w:r>
      <w:r w:rsidR="00407CC7">
        <w:rPr>
          <w:rFonts w:ascii="Arial" w:hAnsi="Arial" w:cs="Arial"/>
          <w:lang w:val="es-CO"/>
        </w:rPr>
        <w:t xml:space="preserve">representación de la solución con un vector Sol de tamaño k (# acopios). Este tendrá el </w:t>
      </w:r>
      <w:r w:rsidR="00A51594">
        <w:rPr>
          <w:rFonts w:ascii="Arial" w:hAnsi="Arial" w:cs="Arial"/>
          <w:lang w:val="es-CO"/>
        </w:rPr>
        <w:t>número</w:t>
      </w:r>
      <w:r w:rsidR="00407CC7">
        <w:rPr>
          <w:rFonts w:ascii="Arial" w:hAnsi="Arial" w:cs="Arial"/>
          <w:lang w:val="es-CO"/>
        </w:rPr>
        <w:t xml:space="preserve"> de los acopios</w:t>
      </w:r>
      <w:r w:rsidR="009543EF">
        <w:rPr>
          <w:rFonts w:ascii="Arial" w:hAnsi="Arial" w:cs="Arial"/>
          <w:lang w:val="es-CO"/>
        </w:rPr>
        <w:t>.</w:t>
      </w:r>
      <w:r w:rsidR="004E7085">
        <w:rPr>
          <w:rFonts w:ascii="Arial" w:hAnsi="Arial" w:cs="Arial"/>
          <w:lang w:val="es-CO"/>
        </w:rPr>
        <w:t xml:space="preserve"> </w:t>
      </w:r>
      <w:r w:rsidR="00A51594">
        <w:rPr>
          <w:rFonts w:ascii="Arial" w:hAnsi="Arial" w:cs="Arial"/>
          <w:lang w:val="es-CO"/>
        </w:rPr>
        <w:t>P</w:t>
      </w:r>
      <w:r w:rsidR="004E7085">
        <w:rPr>
          <w:rFonts w:ascii="Arial" w:hAnsi="Arial" w:cs="Arial"/>
          <w:lang w:val="es-CO"/>
        </w:rPr>
        <w:t xml:space="preserve">or </w:t>
      </w:r>
      <w:r w:rsidR="000C41B9">
        <w:rPr>
          <w:rFonts w:ascii="Arial" w:hAnsi="Arial" w:cs="Arial"/>
          <w:lang w:val="es-CO"/>
        </w:rPr>
        <w:t>ejemplo,</w:t>
      </w:r>
      <w:r w:rsidR="004E7085">
        <w:rPr>
          <w:rFonts w:ascii="Arial" w:hAnsi="Arial" w:cs="Arial"/>
          <w:lang w:val="es-CO"/>
        </w:rPr>
        <w:t xml:space="preserve"> para </w:t>
      </w:r>
      <w:r w:rsidR="000C41B9">
        <w:rPr>
          <w:rFonts w:ascii="Arial" w:hAnsi="Arial" w:cs="Arial"/>
          <w:lang w:val="es-CO"/>
        </w:rPr>
        <w:t>3</w:t>
      </w:r>
      <w:r w:rsidR="004E7085">
        <w:rPr>
          <w:rFonts w:ascii="Arial" w:hAnsi="Arial" w:cs="Arial"/>
          <w:lang w:val="es-CO"/>
        </w:rPr>
        <w:t xml:space="preserve"> acopios, el vector puede ser (13, 3, </w:t>
      </w:r>
      <w:r w:rsidR="000C41B9">
        <w:rPr>
          <w:rFonts w:ascii="Arial" w:hAnsi="Arial" w:cs="Arial"/>
          <w:lang w:val="es-CO"/>
        </w:rPr>
        <w:t>7</w:t>
      </w:r>
      <w:r w:rsidR="004E7085">
        <w:rPr>
          <w:rFonts w:ascii="Arial" w:hAnsi="Arial" w:cs="Arial"/>
          <w:lang w:val="es-CO"/>
        </w:rPr>
        <w:t>).</w:t>
      </w:r>
    </w:p>
    <w:p w14:paraId="4BAB9298" w14:textId="631CC106" w:rsidR="005671DE" w:rsidRPr="008D59DB" w:rsidRDefault="004E7085" w:rsidP="00DC1FCA">
      <w:pPr>
        <w:pStyle w:val="Prrafodelista"/>
        <w:rPr>
          <w:rFonts w:ascii="Arial" w:hAnsi="Arial" w:cs="Arial"/>
          <w:lang w:val="es-CO"/>
        </w:rPr>
      </w:pPr>
      <w:r>
        <w:rPr>
          <w:rFonts w:ascii="Arial" w:hAnsi="Arial" w:cs="Arial"/>
          <w:lang w:val="es-CO"/>
        </w:rPr>
        <w:t xml:space="preserve">Por otra </w:t>
      </w:r>
      <w:r w:rsidR="00A51594">
        <w:rPr>
          <w:rFonts w:ascii="Arial" w:hAnsi="Arial" w:cs="Arial"/>
          <w:lang w:val="es-CO"/>
        </w:rPr>
        <w:t>parte,</w:t>
      </w:r>
      <w:r>
        <w:rPr>
          <w:rFonts w:ascii="Arial" w:hAnsi="Arial" w:cs="Arial"/>
          <w:lang w:val="es-CO"/>
        </w:rPr>
        <w:t xml:space="preserve"> </w:t>
      </w:r>
      <w:r w:rsidR="0039616E">
        <w:rPr>
          <w:rFonts w:ascii="Arial" w:hAnsi="Arial" w:cs="Arial"/>
          <w:lang w:val="es-CO"/>
        </w:rPr>
        <w:t xml:space="preserve">un vector de </w:t>
      </w:r>
      <w:proofErr w:type="gramStart"/>
      <w:r w:rsidR="00A51594">
        <w:rPr>
          <w:rFonts w:ascii="Arial" w:hAnsi="Arial" w:cs="Arial"/>
          <w:lang w:val="es-CO"/>
        </w:rPr>
        <w:t>C</w:t>
      </w:r>
      <w:r w:rsidR="0039616E">
        <w:rPr>
          <w:rFonts w:ascii="Arial" w:hAnsi="Arial" w:cs="Arial"/>
          <w:lang w:val="es-CO"/>
        </w:rPr>
        <w:t>lusters</w:t>
      </w:r>
      <w:proofErr w:type="gramEnd"/>
      <w:r w:rsidR="00A51594">
        <w:rPr>
          <w:rFonts w:ascii="Arial" w:hAnsi="Arial" w:cs="Arial"/>
          <w:lang w:val="es-CO"/>
        </w:rPr>
        <w:t xml:space="preserve"> que para cada </w:t>
      </w:r>
      <w:r w:rsidR="001619FB">
        <w:rPr>
          <w:rFonts w:ascii="Arial" w:hAnsi="Arial" w:cs="Arial"/>
          <w:lang w:val="es-CO"/>
        </w:rPr>
        <w:t xml:space="preserve">posición o </w:t>
      </w:r>
      <w:r w:rsidR="00A51594">
        <w:rPr>
          <w:rFonts w:ascii="Arial" w:hAnsi="Arial" w:cs="Arial"/>
          <w:lang w:val="es-CO"/>
        </w:rPr>
        <w:t xml:space="preserve">nodo tiene asociado un </w:t>
      </w:r>
      <w:r w:rsidR="00CF3F3C">
        <w:rPr>
          <w:rFonts w:ascii="Arial" w:hAnsi="Arial" w:cs="Arial"/>
          <w:lang w:val="es-CO"/>
        </w:rPr>
        <w:t>cluster</w:t>
      </w:r>
      <w:r w:rsidR="00A51594">
        <w:rPr>
          <w:rFonts w:ascii="Arial" w:hAnsi="Arial" w:cs="Arial"/>
          <w:lang w:val="es-CO"/>
        </w:rPr>
        <w:t xml:space="preserve"> que será un numero entre 0 y k. Entonces para 5 nodos y</w:t>
      </w:r>
      <w:r w:rsidR="00EE3887">
        <w:rPr>
          <w:rFonts w:ascii="Arial" w:hAnsi="Arial" w:cs="Arial"/>
          <w:lang w:val="es-CO"/>
        </w:rPr>
        <w:t xml:space="preserve"> los</w:t>
      </w:r>
      <w:r w:rsidR="00A51594">
        <w:rPr>
          <w:rFonts w:ascii="Arial" w:hAnsi="Arial" w:cs="Arial"/>
          <w:lang w:val="es-CO"/>
        </w:rPr>
        <w:t xml:space="preserve"> 3 acopios</w:t>
      </w:r>
      <w:r w:rsidR="00EE3887">
        <w:rPr>
          <w:rFonts w:ascii="Arial" w:hAnsi="Arial" w:cs="Arial"/>
          <w:lang w:val="es-CO"/>
        </w:rPr>
        <w:t xml:space="preserve"> del ejemplo anterior</w:t>
      </w:r>
      <w:r w:rsidR="00A51594">
        <w:rPr>
          <w:rFonts w:ascii="Arial" w:hAnsi="Arial" w:cs="Arial"/>
          <w:lang w:val="es-CO"/>
        </w:rPr>
        <w:t xml:space="preserve"> el vector puede ser (</w:t>
      </w:r>
      <w:r w:rsidR="00E928DE">
        <w:rPr>
          <w:rFonts w:ascii="Arial" w:hAnsi="Arial" w:cs="Arial"/>
          <w:lang w:val="es-CO"/>
        </w:rPr>
        <w:t xml:space="preserve">0, 0, 1, 2, 1). En este cada numero corresponde a la posición del </w:t>
      </w:r>
      <w:proofErr w:type="gramStart"/>
      <w:r w:rsidR="00E928DE">
        <w:rPr>
          <w:rFonts w:ascii="Arial" w:hAnsi="Arial" w:cs="Arial"/>
          <w:lang w:val="es-CO"/>
        </w:rPr>
        <w:t>cluster</w:t>
      </w:r>
      <w:proofErr w:type="gramEnd"/>
      <w:r w:rsidR="00E928DE">
        <w:rPr>
          <w:rFonts w:ascii="Arial" w:hAnsi="Arial" w:cs="Arial"/>
          <w:lang w:val="es-CO"/>
        </w:rPr>
        <w:t xml:space="preserve"> en el vector </w:t>
      </w:r>
      <w:r w:rsidR="00DD6749">
        <w:rPr>
          <w:rFonts w:ascii="Arial" w:hAnsi="Arial" w:cs="Arial"/>
          <w:lang w:val="es-CO"/>
        </w:rPr>
        <w:t>S</w:t>
      </w:r>
      <w:r w:rsidR="00CF3F3C">
        <w:rPr>
          <w:rFonts w:ascii="Arial" w:hAnsi="Arial" w:cs="Arial"/>
          <w:lang w:val="es-CO"/>
        </w:rPr>
        <w:t>ol</w:t>
      </w:r>
      <w:r w:rsidR="00381591">
        <w:rPr>
          <w:rFonts w:ascii="Arial" w:hAnsi="Arial" w:cs="Arial"/>
          <w:lang w:val="es-CO"/>
        </w:rPr>
        <w:t>.</w:t>
      </w:r>
      <w:r w:rsidR="00DD6749">
        <w:rPr>
          <w:rFonts w:ascii="Arial" w:hAnsi="Arial" w:cs="Arial"/>
          <w:lang w:val="es-CO"/>
        </w:rPr>
        <w:t xml:space="preserve"> A manera ilustrativa, para los que tienen un 1 como </w:t>
      </w:r>
      <w:proofErr w:type="gramStart"/>
      <w:r w:rsidR="00CF3F3C">
        <w:rPr>
          <w:rFonts w:ascii="Arial" w:hAnsi="Arial" w:cs="Arial"/>
          <w:lang w:val="es-CO"/>
        </w:rPr>
        <w:t>cluster</w:t>
      </w:r>
      <w:proofErr w:type="gramEnd"/>
      <w:r w:rsidR="00CF3F3C">
        <w:rPr>
          <w:rFonts w:ascii="Arial" w:hAnsi="Arial" w:cs="Arial"/>
          <w:lang w:val="es-CO"/>
        </w:rPr>
        <w:t>, tienen como centro el nodo 3.</w:t>
      </w:r>
      <w:r w:rsidR="00E938A9">
        <w:rPr>
          <w:rFonts w:ascii="Arial" w:hAnsi="Arial" w:cs="Arial"/>
          <w:lang w:val="es-CO"/>
        </w:rPr>
        <w:t xml:space="preserve"> </w:t>
      </w:r>
    </w:p>
    <w:p w14:paraId="0FD07913" w14:textId="1D721411" w:rsidR="00EF1539" w:rsidRPr="008D59DB" w:rsidRDefault="00EF1539" w:rsidP="00DC1FCA">
      <w:pPr>
        <w:pStyle w:val="Prrafodelista"/>
        <w:rPr>
          <w:rFonts w:ascii="Arial" w:hAnsi="Arial" w:cs="Arial"/>
          <w:lang w:val="es-CO"/>
        </w:rPr>
      </w:pPr>
    </w:p>
    <w:p w14:paraId="1796DD78" w14:textId="2B7BCB73" w:rsidR="008F616D" w:rsidRPr="008D59DB" w:rsidRDefault="00FA00AF" w:rsidP="003869D3">
      <w:pPr>
        <w:pStyle w:val="Prrafodelista"/>
        <w:rPr>
          <w:rFonts w:ascii="Arial" w:hAnsi="Arial" w:cs="Arial"/>
          <w:lang w:val="es-CO"/>
        </w:rPr>
      </w:pPr>
      <w:r w:rsidRPr="008D59DB">
        <w:rPr>
          <w:rFonts w:ascii="Arial" w:hAnsi="Arial" w:cs="Arial"/>
          <w:b/>
          <w:bCs/>
          <w:lang w:val="es-CO"/>
        </w:rPr>
        <w:t xml:space="preserve">Cálculo de la función objetivo: </w:t>
      </w:r>
      <w:r w:rsidRPr="008D59DB">
        <w:rPr>
          <w:rFonts w:ascii="Arial" w:hAnsi="Arial" w:cs="Arial"/>
          <w:lang w:val="es-CO"/>
        </w:rPr>
        <w:t xml:space="preserve">se proponen </w:t>
      </w:r>
      <w:r w:rsidR="006C5744">
        <w:rPr>
          <w:rFonts w:ascii="Arial" w:hAnsi="Arial" w:cs="Arial"/>
          <w:lang w:val="es-CO"/>
        </w:rPr>
        <w:t>como función objetivo la minimización de la s</w:t>
      </w:r>
      <w:r w:rsidR="005F3930" w:rsidRPr="008D59DB">
        <w:rPr>
          <w:rFonts w:ascii="Arial" w:hAnsi="Arial" w:cs="Arial"/>
          <w:lang w:val="es-CO"/>
        </w:rPr>
        <w:t>uma de las distancias de cada uno de los nodos a su respectivo centro</w:t>
      </w:r>
    </w:p>
    <w:p w14:paraId="77EBBAA8" w14:textId="2964C7DA" w:rsidR="007B1992" w:rsidRPr="008D59DB" w:rsidRDefault="007B1992" w:rsidP="00DC1FCA">
      <w:pPr>
        <w:pStyle w:val="Prrafodelista"/>
        <w:rPr>
          <w:rFonts w:ascii="Arial" w:hAnsi="Arial" w:cs="Arial"/>
          <w:lang w:val="es-CO"/>
        </w:rPr>
      </w:pPr>
    </w:p>
    <w:p w14:paraId="1A53C3C0" w14:textId="3D46E6B5" w:rsidR="007B1992" w:rsidRPr="008D59DB" w:rsidRDefault="00DE7609" w:rsidP="00DC1FCA">
      <w:pPr>
        <w:pStyle w:val="Prrafodelista"/>
        <w:rPr>
          <w:rFonts w:ascii="Arial" w:hAnsi="Arial" w:cs="Arial"/>
          <w:lang w:val="es-CO"/>
        </w:rPr>
      </w:pPr>
      <w:r w:rsidRPr="008D59DB">
        <w:rPr>
          <w:rFonts w:ascii="Arial" w:hAnsi="Arial" w:cs="Arial"/>
          <w:b/>
          <w:bCs/>
          <w:lang w:val="es-CO"/>
        </w:rPr>
        <w:t xml:space="preserve">Evaluación de factibilidad: </w:t>
      </w:r>
      <w:r w:rsidRPr="008D59DB">
        <w:rPr>
          <w:rFonts w:ascii="Arial" w:hAnsi="Arial" w:cs="Arial"/>
          <w:lang w:val="es-CO"/>
        </w:rPr>
        <w:t xml:space="preserve">verificar que </w:t>
      </w:r>
      <w:r w:rsidR="008F616D" w:rsidRPr="008D59DB">
        <w:rPr>
          <w:rFonts w:ascii="Arial" w:hAnsi="Arial" w:cs="Arial"/>
          <w:lang w:val="es-CO"/>
        </w:rPr>
        <w:t>el conjunto de todos los clústeres contenga</w:t>
      </w:r>
      <w:r w:rsidRPr="008D59DB">
        <w:rPr>
          <w:rFonts w:ascii="Arial" w:hAnsi="Arial" w:cs="Arial"/>
          <w:lang w:val="es-CO"/>
        </w:rPr>
        <w:t xml:space="preserve"> cada uno de los nodos (colegios) de la instancia.</w:t>
      </w:r>
      <w:r w:rsidR="00494C68">
        <w:rPr>
          <w:rFonts w:ascii="Arial" w:hAnsi="Arial" w:cs="Arial"/>
          <w:lang w:val="es-CO"/>
        </w:rPr>
        <w:t xml:space="preserve"> Que el numero de </w:t>
      </w:r>
      <w:proofErr w:type="gramStart"/>
      <w:r w:rsidR="00494C68">
        <w:rPr>
          <w:rFonts w:ascii="Arial" w:hAnsi="Arial" w:cs="Arial"/>
          <w:lang w:val="es-CO"/>
        </w:rPr>
        <w:t>clusters</w:t>
      </w:r>
      <w:proofErr w:type="gramEnd"/>
      <w:r w:rsidR="00494C68">
        <w:rPr>
          <w:rFonts w:ascii="Arial" w:hAnsi="Arial" w:cs="Arial"/>
          <w:lang w:val="es-CO"/>
        </w:rPr>
        <w:t xml:space="preserve"> si sea igual a los definidos</w:t>
      </w:r>
      <w:r w:rsidR="00095CA8">
        <w:rPr>
          <w:rFonts w:ascii="Arial" w:hAnsi="Arial" w:cs="Arial"/>
          <w:lang w:val="es-CO"/>
        </w:rPr>
        <w:t xml:space="preserve">. </w:t>
      </w:r>
      <w:r w:rsidR="00C75B9F">
        <w:rPr>
          <w:rFonts w:ascii="Arial" w:hAnsi="Arial" w:cs="Arial"/>
          <w:lang w:val="es-CO"/>
        </w:rPr>
        <w:t xml:space="preserve">También que solo se tenga un </w:t>
      </w:r>
      <w:proofErr w:type="gramStart"/>
      <w:r w:rsidR="00C75B9F">
        <w:rPr>
          <w:rFonts w:ascii="Arial" w:hAnsi="Arial" w:cs="Arial"/>
          <w:lang w:val="es-CO"/>
        </w:rPr>
        <w:t>cluster</w:t>
      </w:r>
      <w:proofErr w:type="gramEnd"/>
      <w:r w:rsidR="00C75B9F">
        <w:rPr>
          <w:rFonts w:ascii="Arial" w:hAnsi="Arial" w:cs="Arial"/>
          <w:lang w:val="es-CO"/>
        </w:rPr>
        <w:t xml:space="preserve"> por nodo.</w:t>
      </w:r>
    </w:p>
    <w:p w14:paraId="2BB09625" w14:textId="307CD3EC" w:rsidR="00FC3E1B" w:rsidRPr="008D59DB" w:rsidRDefault="00FC3E1B" w:rsidP="00DC1FCA">
      <w:pPr>
        <w:pStyle w:val="Prrafodelista"/>
        <w:rPr>
          <w:rFonts w:ascii="Arial" w:hAnsi="Arial" w:cs="Arial"/>
          <w:lang w:val="es-CO"/>
        </w:rPr>
      </w:pPr>
    </w:p>
    <w:p w14:paraId="3FDACD57" w14:textId="14A16F09" w:rsidR="00FC3E1B" w:rsidRPr="008D59DB" w:rsidRDefault="00FC3E1B" w:rsidP="00DC1FCA">
      <w:pPr>
        <w:pStyle w:val="Prrafodelista"/>
        <w:rPr>
          <w:rFonts w:ascii="Arial" w:hAnsi="Arial" w:cs="Arial"/>
          <w:lang w:val="es-CO"/>
        </w:rPr>
      </w:pPr>
      <w:r w:rsidRPr="008D59DB">
        <w:rPr>
          <w:rFonts w:ascii="Arial" w:hAnsi="Arial" w:cs="Arial"/>
          <w:b/>
          <w:bCs/>
          <w:lang w:val="es-CO"/>
        </w:rPr>
        <w:t>Conjuntos de datos</w:t>
      </w:r>
      <w:r w:rsidR="00680BB6" w:rsidRPr="008D59DB">
        <w:rPr>
          <w:rFonts w:ascii="Arial" w:hAnsi="Arial" w:cs="Arial"/>
          <w:b/>
          <w:bCs/>
          <w:lang w:val="es-CO"/>
        </w:rPr>
        <w:t>:</w:t>
      </w:r>
      <w:r w:rsidR="00680BB6" w:rsidRPr="008D59DB">
        <w:rPr>
          <w:rFonts w:ascii="Arial" w:hAnsi="Arial" w:cs="Arial"/>
          <w:lang w:val="es-CO"/>
        </w:rPr>
        <w:t xml:space="preserve"> corresponde a una instancia pequeña de 32 colegios</w:t>
      </w:r>
      <w:r w:rsidR="005B2E03" w:rsidRPr="008D59DB">
        <w:rPr>
          <w:rFonts w:ascii="Arial" w:hAnsi="Arial" w:cs="Arial"/>
          <w:lang w:val="es-CO"/>
        </w:rPr>
        <w:t xml:space="preserve"> y la instancia grande corresponde a </w:t>
      </w:r>
      <w:r w:rsidR="005C7D48" w:rsidRPr="008D59DB">
        <w:rPr>
          <w:rFonts w:ascii="Arial" w:hAnsi="Arial" w:cs="Arial"/>
          <w:lang w:val="es-CO"/>
        </w:rPr>
        <w:t xml:space="preserve">452 colegios. Cada uno cuenta con </w:t>
      </w:r>
      <w:r w:rsidR="006E343A" w:rsidRPr="008D59DB">
        <w:rPr>
          <w:rFonts w:ascii="Arial" w:hAnsi="Arial" w:cs="Arial"/>
          <w:lang w:val="es-CO"/>
        </w:rPr>
        <w:t>información</w:t>
      </w:r>
      <w:r w:rsidR="005C7D48" w:rsidRPr="008D59DB">
        <w:rPr>
          <w:rFonts w:ascii="Arial" w:hAnsi="Arial" w:cs="Arial"/>
          <w:lang w:val="es-CO"/>
        </w:rPr>
        <w:t xml:space="preserve"> de su ubicación (en términos de longitud y latitud) y </w:t>
      </w:r>
      <w:r w:rsidR="006E343A" w:rsidRPr="008D59DB">
        <w:rPr>
          <w:rFonts w:ascii="Arial" w:hAnsi="Arial" w:cs="Arial"/>
          <w:lang w:val="es-CO"/>
        </w:rPr>
        <w:t>su demanda, además, se tiene una matriz de distancia entre cada uno de estos colegios.</w:t>
      </w:r>
    </w:p>
    <w:p w14:paraId="102D6179" w14:textId="6613AF43" w:rsidR="007144AE" w:rsidRPr="008D59DB" w:rsidRDefault="007144AE" w:rsidP="00DC1FCA">
      <w:pPr>
        <w:pStyle w:val="Prrafodelista"/>
        <w:rPr>
          <w:rFonts w:ascii="Arial" w:hAnsi="Arial" w:cs="Arial"/>
          <w:lang w:val="es-CO"/>
        </w:rPr>
      </w:pPr>
    </w:p>
    <w:p w14:paraId="1524A248" w14:textId="77777777" w:rsidR="00E94D9C" w:rsidRPr="008D59DB" w:rsidRDefault="00E94D9C" w:rsidP="00E94D9C">
      <w:pPr>
        <w:pStyle w:val="Prrafodelista"/>
        <w:rPr>
          <w:rFonts w:ascii="Arial" w:hAnsi="Arial" w:cs="Arial"/>
          <w:lang w:val="es-CO"/>
        </w:rPr>
      </w:pPr>
      <w:r w:rsidRPr="008D59DB">
        <w:rPr>
          <w:rFonts w:ascii="Arial" w:hAnsi="Arial" w:cs="Arial"/>
          <w:lang w:val="es-CO"/>
        </w:rPr>
        <w:t>K = número de clústeres</w:t>
      </w:r>
    </w:p>
    <w:p w14:paraId="3309995F" w14:textId="5B677BD3" w:rsidR="00E94D9C" w:rsidRDefault="00E94D9C" w:rsidP="00E94D9C">
      <w:pPr>
        <w:pStyle w:val="Prrafodelista"/>
        <w:rPr>
          <w:rFonts w:ascii="Arial" w:hAnsi="Arial" w:cs="Arial"/>
          <w:lang w:val="es-CO"/>
        </w:rPr>
      </w:pPr>
      <w:r w:rsidRPr="008D59DB">
        <w:rPr>
          <w:rFonts w:ascii="Arial" w:hAnsi="Arial" w:cs="Arial"/>
          <w:lang w:val="es-CO"/>
        </w:rPr>
        <w:t>Proponer una solución aleatoria de k clústeres y almacenarla junto a su costo como incumbente.</w:t>
      </w:r>
    </w:p>
    <w:p w14:paraId="2C06349B" w14:textId="77777777" w:rsidR="00CC7724" w:rsidRPr="008D59DB" w:rsidRDefault="00CC7724" w:rsidP="00E94D9C">
      <w:pPr>
        <w:pStyle w:val="Prrafodelista"/>
        <w:rPr>
          <w:rFonts w:ascii="Arial" w:hAnsi="Arial" w:cs="Arial"/>
          <w:lang w:val="es-CO"/>
        </w:rPr>
      </w:pPr>
    </w:p>
    <w:p w14:paraId="1C3799E0" w14:textId="1CC64998" w:rsidR="00E94D9C" w:rsidRPr="00381591" w:rsidRDefault="00C46A95" w:rsidP="00DC1FCA">
      <w:pPr>
        <w:pStyle w:val="Prrafodelista"/>
        <w:rPr>
          <w:rFonts w:ascii="Arial" w:hAnsi="Arial" w:cs="Arial"/>
          <w:lang w:val="es-CO"/>
        </w:rPr>
      </w:pPr>
      <w:r w:rsidRPr="008D59DB">
        <w:rPr>
          <w:rFonts w:ascii="Arial" w:hAnsi="Arial" w:cs="Arial"/>
          <w:b/>
          <w:bCs/>
          <w:lang w:val="es-CO"/>
        </w:rPr>
        <w:t xml:space="preserve">Iterar </w:t>
      </w:r>
      <w:r w:rsidR="00381591">
        <w:rPr>
          <w:rFonts w:ascii="Arial" w:hAnsi="Arial" w:cs="Arial"/>
          <w:b/>
          <w:bCs/>
          <w:lang w:val="es-CO"/>
        </w:rPr>
        <w:t>50</w:t>
      </w:r>
      <w:r w:rsidRPr="008D59DB">
        <w:rPr>
          <w:rFonts w:ascii="Arial" w:hAnsi="Arial" w:cs="Arial"/>
          <w:b/>
          <w:bCs/>
          <w:lang w:val="es-CO"/>
        </w:rPr>
        <w:t xml:space="preserve"> veces:</w:t>
      </w:r>
      <w:r w:rsidR="00381591">
        <w:rPr>
          <w:rFonts w:ascii="Arial" w:hAnsi="Arial" w:cs="Arial"/>
          <w:b/>
          <w:bCs/>
          <w:lang w:val="es-CO"/>
        </w:rPr>
        <w:t xml:space="preserve"> </w:t>
      </w:r>
      <w:r w:rsidR="00381591" w:rsidRPr="00381591">
        <w:rPr>
          <w:rFonts w:ascii="Arial" w:hAnsi="Arial" w:cs="Arial"/>
          <w:lang w:val="es-CO"/>
        </w:rPr>
        <w:t>(Parámetro determinado empíricamente con el dataset small)</w:t>
      </w:r>
    </w:p>
    <w:p w14:paraId="1BF94054" w14:textId="21BF921C" w:rsidR="007144AE" w:rsidRPr="008D59DB" w:rsidRDefault="007144AE" w:rsidP="00DC1FCA">
      <w:pPr>
        <w:pStyle w:val="Prrafodelista"/>
        <w:rPr>
          <w:rFonts w:ascii="Arial" w:hAnsi="Arial" w:cs="Arial"/>
          <w:lang w:val="es-CO"/>
        </w:rPr>
      </w:pPr>
      <w:r w:rsidRPr="008D59DB">
        <w:rPr>
          <w:rFonts w:ascii="Arial" w:hAnsi="Arial" w:cs="Arial"/>
          <w:lang w:val="es-CO"/>
        </w:rPr>
        <w:t>Fase</w:t>
      </w:r>
      <w:r w:rsidR="009F7FC6" w:rsidRPr="008D59DB">
        <w:rPr>
          <w:rFonts w:ascii="Arial" w:hAnsi="Arial" w:cs="Arial"/>
          <w:lang w:val="es-CO"/>
        </w:rPr>
        <w:t xml:space="preserve"> </w:t>
      </w:r>
      <w:r w:rsidR="00C645B2" w:rsidRPr="008D59DB">
        <w:rPr>
          <w:rFonts w:ascii="Arial" w:hAnsi="Arial" w:cs="Arial"/>
          <w:lang w:val="es-CO"/>
        </w:rPr>
        <w:t>constructiva</w:t>
      </w:r>
      <w:r w:rsidR="009F7FC6" w:rsidRPr="008D59DB">
        <w:rPr>
          <w:rFonts w:ascii="Arial" w:hAnsi="Arial" w:cs="Arial"/>
          <w:lang w:val="es-CO"/>
        </w:rPr>
        <w:t>:</w:t>
      </w:r>
    </w:p>
    <w:p w14:paraId="24E333EA" w14:textId="4562B7EC" w:rsidR="00B46ADB" w:rsidRPr="008D59DB" w:rsidRDefault="00B46ADB" w:rsidP="00DC1FCA">
      <w:pPr>
        <w:pStyle w:val="Prrafodelista"/>
        <w:rPr>
          <w:rFonts w:ascii="Arial" w:hAnsi="Arial" w:cs="Arial"/>
          <w:lang w:val="es-CO"/>
        </w:rPr>
      </w:pPr>
      <w:r w:rsidRPr="008D59DB">
        <w:rPr>
          <w:rFonts w:ascii="Arial" w:hAnsi="Arial" w:cs="Arial"/>
          <w:lang w:val="es-CO"/>
        </w:rPr>
        <w:tab/>
        <w:t xml:space="preserve">X = </w:t>
      </w:r>
      <w:r w:rsidR="00C061A6" w:rsidRPr="008D59DB">
        <w:rPr>
          <w:rFonts w:ascii="Arial" w:hAnsi="Arial" w:cs="Arial"/>
          <w:lang w:val="es-CO"/>
        </w:rPr>
        <w:t xml:space="preserve">solución de centros </w:t>
      </w:r>
      <w:r w:rsidR="007E34AB" w:rsidRPr="008D59DB">
        <w:rPr>
          <w:rFonts w:ascii="Arial" w:hAnsi="Arial" w:cs="Arial"/>
          <w:lang w:val="es-CO"/>
        </w:rPr>
        <w:t>vacía</w:t>
      </w:r>
    </w:p>
    <w:p w14:paraId="66339DA9" w14:textId="7FD1935A" w:rsidR="003E70DF" w:rsidRPr="008D59DB" w:rsidRDefault="00C645B2" w:rsidP="00E94D9C">
      <w:pPr>
        <w:pStyle w:val="Prrafodelista"/>
        <w:rPr>
          <w:rFonts w:ascii="Arial" w:hAnsi="Arial" w:cs="Arial"/>
          <w:lang w:val="es-CO"/>
        </w:rPr>
      </w:pPr>
      <w:r w:rsidRPr="008D59DB">
        <w:rPr>
          <w:rFonts w:ascii="Arial" w:hAnsi="Arial" w:cs="Arial"/>
          <w:lang w:val="es-CO"/>
        </w:rPr>
        <w:tab/>
      </w:r>
      <w:r w:rsidR="00187A0B" w:rsidRPr="008D59DB">
        <w:rPr>
          <w:rFonts w:ascii="Arial" w:hAnsi="Arial" w:cs="Arial"/>
          <w:lang w:val="es-CO"/>
        </w:rPr>
        <w:t>Elegir un nodo al azar</w:t>
      </w:r>
      <w:r w:rsidR="00F250CB" w:rsidRPr="008D59DB">
        <w:rPr>
          <w:rFonts w:ascii="Arial" w:hAnsi="Arial" w:cs="Arial"/>
          <w:lang w:val="es-CO"/>
        </w:rPr>
        <w:t xml:space="preserve"> como </w:t>
      </w:r>
      <w:r w:rsidR="00ED29E9" w:rsidRPr="008D59DB">
        <w:rPr>
          <w:rFonts w:ascii="Arial" w:hAnsi="Arial" w:cs="Arial"/>
          <w:lang w:val="es-CO"/>
        </w:rPr>
        <w:t xml:space="preserve">centro de </w:t>
      </w:r>
      <w:r w:rsidR="007E34AB" w:rsidRPr="008D59DB">
        <w:rPr>
          <w:rFonts w:ascii="Arial" w:hAnsi="Arial" w:cs="Arial"/>
          <w:lang w:val="es-CO"/>
        </w:rPr>
        <w:t>clúster</w:t>
      </w:r>
      <w:r w:rsidR="006A2CD2" w:rsidRPr="008D59DB">
        <w:rPr>
          <w:rFonts w:ascii="Arial" w:hAnsi="Arial" w:cs="Arial"/>
          <w:lang w:val="es-CO"/>
        </w:rPr>
        <w:t xml:space="preserve"> para comenzar la construcción</w:t>
      </w:r>
    </w:p>
    <w:p w14:paraId="1EA0870C" w14:textId="208412A6" w:rsidR="007E34AB" w:rsidRPr="008D59DB" w:rsidRDefault="007E34AB" w:rsidP="00B36D5D">
      <w:pPr>
        <w:pStyle w:val="Prrafodelista"/>
        <w:rPr>
          <w:rFonts w:ascii="Arial" w:hAnsi="Arial" w:cs="Arial"/>
          <w:lang w:val="es-CO"/>
        </w:rPr>
      </w:pPr>
      <w:r w:rsidRPr="008D59DB">
        <w:rPr>
          <w:rFonts w:ascii="Arial" w:hAnsi="Arial" w:cs="Arial"/>
          <w:lang w:val="es-CO"/>
        </w:rPr>
        <w:tab/>
        <w:t>X +</w:t>
      </w:r>
      <w:r w:rsidR="00C061A6" w:rsidRPr="008D59DB">
        <w:rPr>
          <w:rFonts w:ascii="Arial" w:hAnsi="Arial" w:cs="Arial"/>
          <w:lang w:val="es-CO"/>
        </w:rPr>
        <w:t>=</w:t>
      </w:r>
      <w:r w:rsidRPr="008D59DB">
        <w:rPr>
          <w:rFonts w:ascii="Arial" w:hAnsi="Arial" w:cs="Arial"/>
          <w:lang w:val="es-CO"/>
        </w:rPr>
        <w:t xml:space="preserve"> nodo seleccionado</w:t>
      </w:r>
    </w:p>
    <w:p w14:paraId="2D997182" w14:textId="1501A891" w:rsidR="00B46ADB" w:rsidRPr="008D59DB" w:rsidRDefault="00B46ADB" w:rsidP="007F2240">
      <w:pPr>
        <w:pStyle w:val="Prrafodelista"/>
        <w:rPr>
          <w:rFonts w:ascii="Arial" w:hAnsi="Arial" w:cs="Arial"/>
          <w:b/>
          <w:bCs/>
          <w:lang w:val="es-CO"/>
        </w:rPr>
      </w:pPr>
      <w:r w:rsidRPr="008D59DB">
        <w:rPr>
          <w:rFonts w:ascii="Arial" w:hAnsi="Arial" w:cs="Arial"/>
          <w:lang w:val="es-CO"/>
        </w:rPr>
        <w:tab/>
      </w:r>
      <w:r w:rsidRPr="008D59DB">
        <w:rPr>
          <w:rFonts w:ascii="Arial" w:hAnsi="Arial" w:cs="Arial"/>
          <w:b/>
          <w:bCs/>
          <w:lang w:val="es-CO"/>
        </w:rPr>
        <w:t>Hacer k – 1 iteraciones:</w:t>
      </w:r>
    </w:p>
    <w:p w14:paraId="58F166BB" w14:textId="6B09D2DD" w:rsidR="00F250CB" w:rsidRPr="008D59DB" w:rsidRDefault="00F250CB" w:rsidP="00D4120A">
      <w:pPr>
        <w:pStyle w:val="Prrafodelista"/>
        <w:ind w:left="2160"/>
        <w:rPr>
          <w:rFonts w:ascii="Arial" w:hAnsi="Arial" w:cs="Arial"/>
          <w:lang w:val="es-CO"/>
        </w:rPr>
      </w:pPr>
      <w:r w:rsidRPr="008D59DB">
        <w:rPr>
          <w:rFonts w:ascii="Arial" w:hAnsi="Arial" w:cs="Arial"/>
          <w:lang w:val="es-CO"/>
        </w:rPr>
        <w:t>Asignar todos los nodos a</w:t>
      </w:r>
      <w:r w:rsidR="00843463" w:rsidRPr="008D59DB">
        <w:rPr>
          <w:rFonts w:ascii="Arial" w:hAnsi="Arial" w:cs="Arial"/>
          <w:lang w:val="es-CO"/>
        </w:rPr>
        <w:t xml:space="preserve">l </w:t>
      </w:r>
      <w:r w:rsidR="00104329" w:rsidRPr="008D59DB">
        <w:rPr>
          <w:rFonts w:ascii="Arial" w:hAnsi="Arial" w:cs="Arial"/>
          <w:lang w:val="es-CO"/>
        </w:rPr>
        <w:t>clúster</w:t>
      </w:r>
      <w:r w:rsidR="00C061A6" w:rsidRPr="008D59DB">
        <w:rPr>
          <w:rFonts w:ascii="Arial" w:hAnsi="Arial" w:cs="Arial"/>
          <w:lang w:val="es-CO"/>
        </w:rPr>
        <w:t xml:space="preserve"> de X</w:t>
      </w:r>
      <w:r w:rsidR="00843463" w:rsidRPr="008D59DB">
        <w:rPr>
          <w:rFonts w:ascii="Arial" w:hAnsi="Arial" w:cs="Arial"/>
          <w:lang w:val="es-CO"/>
        </w:rPr>
        <w:t xml:space="preserve"> con menor distancia</w:t>
      </w:r>
      <w:r w:rsidR="00F845F8" w:rsidRPr="008D59DB">
        <w:rPr>
          <w:rFonts w:ascii="Arial" w:hAnsi="Arial" w:cs="Arial"/>
          <w:lang w:val="es-CO"/>
        </w:rPr>
        <w:t xml:space="preserve"> y calcular el costo</w:t>
      </w:r>
    </w:p>
    <w:p w14:paraId="4E25EAD3" w14:textId="0BF27EE6" w:rsidR="00F10FD3" w:rsidRPr="008D59DB" w:rsidRDefault="00E56C31" w:rsidP="0078105B">
      <w:pPr>
        <w:pStyle w:val="Prrafodelista"/>
        <w:ind w:left="2160"/>
        <w:rPr>
          <w:rFonts w:ascii="Arial" w:hAnsi="Arial" w:cs="Arial"/>
          <w:lang w:val="es-CO"/>
        </w:rPr>
      </w:pPr>
      <w:r w:rsidRPr="008D59DB">
        <w:rPr>
          <w:rFonts w:ascii="Arial" w:hAnsi="Arial" w:cs="Arial"/>
          <w:lang w:val="es-CO"/>
        </w:rPr>
        <w:t>Crear lista restringida de candidatos</w:t>
      </w:r>
      <w:r w:rsidR="0054541F" w:rsidRPr="008D59DB">
        <w:rPr>
          <w:rFonts w:ascii="Arial" w:hAnsi="Arial" w:cs="Arial"/>
          <w:lang w:val="es-CO"/>
        </w:rPr>
        <w:t xml:space="preserve"> RCL</w:t>
      </w:r>
      <w:r w:rsidRPr="008D59DB">
        <w:rPr>
          <w:rFonts w:ascii="Arial" w:hAnsi="Arial" w:cs="Arial"/>
          <w:lang w:val="es-CO"/>
        </w:rPr>
        <w:t xml:space="preserve"> con K elementos que </w:t>
      </w:r>
      <w:r w:rsidR="0078105B" w:rsidRPr="008D59DB">
        <w:rPr>
          <w:rFonts w:ascii="Arial" w:hAnsi="Arial" w:cs="Arial"/>
          <w:lang w:val="es-CO"/>
        </w:rPr>
        <w:t>reduzcan en mayor cantidad el costo de la F.O seleccionada</w:t>
      </w:r>
      <w:r w:rsidR="00D01553" w:rsidRPr="008D59DB">
        <w:rPr>
          <w:rFonts w:ascii="Arial" w:hAnsi="Arial" w:cs="Arial"/>
          <w:lang w:val="es-CO"/>
        </w:rPr>
        <w:t xml:space="preserve"> sin tener en cuenta centros ya seleccionados</w:t>
      </w:r>
    </w:p>
    <w:p w14:paraId="60E05A4F" w14:textId="1B1D13CA" w:rsidR="0054541F" w:rsidRPr="008D59DB" w:rsidRDefault="0054541F" w:rsidP="0078105B">
      <w:pPr>
        <w:pStyle w:val="Prrafodelista"/>
        <w:ind w:left="2160"/>
        <w:rPr>
          <w:rFonts w:ascii="Arial" w:hAnsi="Arial" w:cs="Arial"/>
          <w:lang w:val="es-CO"/>
        </w:rPr>
      </w:pPr>
      <w:r w:rsidRPr="008D59DB">
        <w:rPr>
          <w:rFonts w:ascii="Arial" w:hAnsi="Arial" w:cs="Arial"/>
          <w:lang w:val="es-CO"/>
        </w:rPr>
        <w:t xml:space="preserve">Seleccionar al azar uno de estos candidatos </w:t>
      </w:r>
      <w:r w:rsidR="00560101" w:rsidRPr="008D59DB">
        <w:rPr>
          <w:rFonts w:ascii="Arial" w:hAnsi="Arial" w:cs="Arial"/>
          <w:lang w:val="es-CO"/>
        </w:rPr>
        <w:t>y sumar este nodo a la solución:</w:t>
      </w:r>
    </w:p>
    <w:p w14:paraId="1BFD6100" w14:textId="379CAD15" w:rsidR="009F7FC6" w:rsidRPr="008D59DB" w:rsidRDefault="00560101" w:rsidP="008E4596">
      <w:pPr>
        <w:pStyle w:val="Prrafodelista"/>
        <w:ind w:left="2160"/>
        <w:rPr>
          <w:rFonts w:ascii="Arial" w:hAnsi="Arial" w:cs="Arial"/>
          <w:lang w:val="es-CO"/>
        </w:rPr>
      </w:pPr>
      <w:r w:rsidRPr="008D59DB">
        <w:rPr>
          <w:rFonts w:ascii="Arial" w:hAnsi="Arial" w:cs="Arial"/>
          <w:lang w:val="es-CO"/>
        </w:rPr>
        <w:t>X += nodo aleatorio candidato</w:t>
      </w:r>
    </w:p>
    <w:p w14:paraId="617099D3" w14:textId="65C533B2" w:rsidR="00681544" w:rsidRPr="008D59DB" w:rsidRDefault="00851730" w:rsidP="005856FD">
      <w:pPr>
        <w:ind w:left="720" w:firstLine="720"/>
        <w:rPr>
          <w:rFonts w:ascii="Arial" w:hAnsi="Arial" w:cs="Arial"/>
          <w:lang w:val="es-CO"/>
        </w:rPr>
      </w:pPr>
      <w:r w:rsidRPr="00134C3E">
        <w:rPr>
          <w:rFonts w:ascii="Arial" w:hAnsi="Arial" w:cs="Arial"/>
          <w:b/>
          <w:bCs/>
          <w:lang w:val="es-CO"/>
        </w:rPr>
        <w:t>Return:</w:t>
      </w:r>
      <w:r w:rsidRPr="00134C3E">
        <w:rPr>
          <w:rFonts w:ascii="Arial" w:hAnsi="Arial" w:cs="Arial"/>
          <w:lang w:val="es-CO"/>
        </w:rPr>
        <w:t xml:space="preserve"> X</w:t>
      </w:r>
      <w:r w:rsidR="00223DF6" w:rsidRPr="00134C3E">
        <w:rPr>
          <w:rFonts w:ascii="Arial" w:hAnsi="Arial" w:cs="Arial"/>
          <w:lang w:val="es-CO"/>
        </w:rPr>
        <w:t>, costo</w:t>
      </w:r>
      <w:r w:rsidR="00BF6F89" w:rsidRPr="008D59DB">
        <w:rPr>
          <w:rFonts w:ascii="Arial" w:hAnsi="Arial" w:cs="Arial"/>
          <w:lang w:val="es-CO"/>
        </w:rPr>
        <w:br w:type="page"/>
      </w:r>
    </w:p>
    <w:p w14:paraId="44066DAD" w14:textId="10D55DAD" w:rsidR="00CC07DC" w:rsidRPr="008D59DB" w:rsidRDefault="00CC07DC" w:rsidP="00681544">
      <w:pPr>
        <w:pStyle w:val="Prrafodelista"/>
        <w:rPr>
          <w:rFonts w:ascii="Arial" w:hAnsi="Arial" w:cs="Arial"/>
          <w:lang w:val="es-CO"/>
        </w:rPr>
      </w:pPr>
      <w:r w:rsidRPr="008D59DB">
        <w:rPr>
          <w:rFonts w:ascii="Arial" w:hAnsi="Arial" w:cs="Arial"/>
          <w:lang w:val="es-CO"/>
        </w:rPr>
        <w:lastRenderedPageBreak/>
        <w:t>Fase</w:t>
      </w:r>
      <w:r w:rsidR="00D01553" w:rsidRPr="008D59DB">
        <w:rPr>
          <w:rFonts w:ascii="Arial" w:hAnsi="Arial" w:cs="Arial"/>
          <w:lang w:val="es-CO"/>
        </w:rPr>
        <w:t xml:space="preserve"> de búsqueda local:</w:t>
      </w:r>
    </w:p>
    <w:p w14:paraId="1E8F9912" w14:textId="55E42FAD" w:rsidR="00D01553" w:rsidRPr="008D59DB" w:rsidRDefault="00D01553" w:rsidP="00681544">
      <w:pPr>
        <w:pStyle w:val="Prrafodelista"/>
        <w:rPr>
          <w:rFonts w:ascii="Arial" w:hAnsi="Arial" w:cs="Arial"/>
          <w:lang w:val="es-CO"/>
        </w:rPr>
      </w:pPr>
      <w:r w:rsidRPr="008D59DB">
        <w:rPr>
          <w:rFonts w:ascii="Arial" w:hAnsi="Arial" w:cs="Arial"/>
          <w:lang w:val="es-CO"/>
        </w:rPr>
        <w:tab/>
      </w:r>
      <w:r w:rsidR="00A27264" w:rsidRPr="008D59DB">
        <w:rPr>
          <w:rFonts w:ascii="Arial" w:hAnsi="Arial" w:cs="Arial"/>
          <w:b/>
          <w:bCs/>
          <w:lang w:val="es-CO"/>
        </w:rPr>
        <w:t>Movimiento:</w:t>
      </w:r>
      <w:r w:rsidR="00A27264" w:rsidRPr="008D59DB">
        <w:rPr>
          <w:rFonts w:ascii="Arial" w:hAnsi="Arial" w:cs="Arial"/>
          <w:lang w:val="es-CO"/>
        </w:rPr>
        <w:t xml:space="preserve"> </w:t>
      </w:r>
      <w:r w:rsidR="00D421DC">
        <w:rPr>
          <w:rFonts w:ascii="Arial" w:hAnsi="Arial" w:cs="Arial"/>
          <w:lang w:val="es-CO"/>
        </w:rPr>
        <w:t xml:space="preserve">Intercambiar un centro </w:t>
      </w:r>
      <w:r w:rsidR="0005406E">
        <w:rPr>
          <w:rFonts w:ascii="Arial" w:hAnsi="Arial" w:cs="Arial"/>
          <w:lang w:val="es-CO"/>
        </w:rPr>
        <w:t>con un nodo</w:t>
      </w:r>
    </w:p>
    <w:p w14:paraId="795BBD26" w14:textId="3CA0FA15" w:rsidR="001108AB" w:rsidRPr="008D59DB" w:rsidRDefault="001108AB" w:rsidP="00681544">
      <w:pPr>
        <w:pStyle w:val="Prrafodelista"/>
        <w:rPr>
          <w:rFonts w:ascii="Arial" w:hAnsi="Arial" w:cs="Arial"/>
          <w:b/>
          <w:bCs/>
          <w:lang w:val="es-CO"/>
        </w:rPr>
      </w:pPr>
      <w:r w:rsidRPr="008D59DB">
        <w:rPr>
          <w:rFonts w:ascii="Arial" w:hAnsi="Arial" w:cs="Arial"/>
          <w:lang w:val="es-CO"/>
        </w:rPr>
        <w:tab/>
      </w:r>
      <w:r w:rsidR="00CB60A7" w:rsidRPr="008D59DB">
        <w:rPr>
          <w:rFonts w:ascii="Arial" w:hAnsi="Arial" w:cs="Arial"/>
          <w:b/>
          <w:bCs/>
          <w:lang w:val="es-CO"/>
        </w:rPr>
        <w:t>Hacer</w:t>
      </w:r>
      <w:r w:rsidR="00901A71" w:rsidRPr="008D59DB">
        <w:rPr>
          <w:rFonts w:ascii="Arial" w:hAnsi="Arial" w:cs="Arial"/>
          <w:b/>
          <w:bCs/>
          <w:lang w:val="es-CO"/>
        </w:rPr>
        <w:t xml:space="preserve"> hasta que no se encuentren mejoras</w:t>
      </w:r>
      <w:r w:rsidR="00FE67A9" w:rsidRPr="008D59DB">
        <w:rPr>
          <w:rFonts w:ascii="Arial" w:hAnsi="Arial" w:cs="Arial"/>
          <w:b/>
          <w:bCs/>
          <w:lang w:val="es-CO"/>
        </w:rPr>
        <w:t xml:space="preserve"> en un centro</w:t>
      </w:r>
      <w:r w:rsidR="00901A71" w:rsidRPr="008D59DB">
        <w:rPr>
          <w:rFonts w:ascii="Arial" w:hAnsi="Arial" w:cs="Arial"/>
          <w:b/>
          <w:bCs/>
          <w:lang w:val="es-CO"/>
        </w:rPr>
        <w:t>:</w:t>
      </w:r>
    </w:p>
    <w:p w14:paraId="7E69893A" w14:textId="6996DB49" w:rsidR="00901A71" w:rsidRPr="008D59DB" w:rsidRDefault="00901A71" w:rsidP="00681544">
      <w:pPr>
        <w:pStyle w:val="Prrafodelista"/>
        <w:rPr>
          <w:rFonts w:ascii="Arial" w:hAnsi="Arial" w:cs="Arial"/>
          <w:lang w:val="es-CO"/>
        </w:rPr>
      </w:pPr>
      <w:r w:rsidRPr="008D59DB">
        <w:rPr>
          <w:rFonts w:ascii="Arial" w:hAnsi="Arial" w:cs="Arial"/>
          <w:lang w:val="es-CO"/>
        </w:rPr>
        <w:tab/>
      </w:r>
      <w:r w:rsidRPr="008D59DB">
        <w:rPr>
          <w:rFonts w:ascii="Arial" w:hAnsi="Arial" w:cs="Arial"/>
          <w:lang w:val="es-CO"/>
        </w:rPr>
        <w:tab/>
        <w:t xml:space="preserve">Elegir aleatoriamente un nodo </w:t>
      </w:r>
      <w:r w:rsidR="00CC7724">
        <w:rPr>
          <w:rFonts w:ascii="Arial" w:hAnsi="Arial" w:cs="Arial"/>
          <w:lang w:val="es-CO"/>
        </w:rPr>
        <w:t>“</w:t>
      </w:r>
      <w:r w:rsidR="00F56DB5" w:rsidRPr="008D59DB">
        <w:rPr>
          <w:rFonts w:ascii="Arial" w:hAnsi="Arial" w:cs="Arial"/>
          <w:lang w:val="es-CO"/>
        </w:rPr>
        <w:t>centro</w:t>
      </w:r>
      <w:r w:rsidR="00CC7724">
        <w:rPr>
          <w:rFonts w:ascii="Arial" w:hAnsi="Arial" w:cs="Arial"/>
          <w:lang w:val="es-CO"/>
        </w:rPr>
        <w:t>”</w:t>
      </w:r>
      <w:r w:rsidR="00F56DB5" w:rsidRPr="008D59DB">
        <w:rPr>
          <w:rFonts w:ascii="Arial" w:hAnsi="Arial" w:cs="Arial"/>
          <w:lang w:val="es-CO"/>
        </w:rPr>
        <w:t xml:space="preserve"> de </w:t>
      </w:r>
      <w:r w:rsidR="005D2FF7" w:rsidRPr="008D59DB">
        <w:rPr>
          <w:rFonts w:ascii="Arial" w:hAnsi="Arial" w:cs="Arial"/>
          <w:lang w:val="es-CO"/>
        </w:rPr>
        <w:t>clúster</w:t>
      </w:r>
      <w:r w:rsidR="005D4A35" w:rsidRPr="008D59DB">
        <w:rPr>
          <w:rFonts w:ascii="Arial" w:hAnsi="Arial" w:cs="Arial"/>
          <w:lang w:val="es-CO"/>
        </w:rPr>
        <w:t>:</w:t>
      </w:r>
    </w:p>
    <w:p w14:paraId="255A327B" w14:textId="77777777" w:rsidR="00C17595" w:rsidRPr="008D59DB" w:rsidRDefault="00806E0D" w:rsidP="00B96246">
      <w:pPr>
        <w:pStyle w:val="Prrafodelista"/>
        <w:ind w:left="2160"/>
        <w:rPr>
          <w:rFonts w:ascii="Arial" w:hAnsi="Arial" w:cs="Arial"/>
          <w:lang w:val="es-CO"/>
        </w:rPr>
      </w:pPr>
      <w:r w:rsidRPr="008D59DB">
        <w:rPr>
          <w:rFonts w:ascii="Arial" w:hAnsi="Arial" w:cs="Arial"/>
          <w:lang w:val="es-CO"/>
        </w:rPr>
        <w:t xml:space="preserve">Organizar de manera aleatoria la lista de nodos que no son centros </w:t>
      </w:r>
    </w:p>
    <w:p w14:paraId="6222AF7E" w14:textId="77777777" w:rsidR="00C17595" w:rsidRPr="008D59DB" w:rsidRDefault="00C17595" w:rsidP="00B96246">
      <w:pPr>
        <w:pStyle w:val="Prrafodelista"/>
        <w:ind w:left="2160"/>
        <w:rPr>
          <w:rFonts w:ascii="Arial" w:hAnsi="Arial" w:cs="Arial"/>
          <w:lang w:val="es-CO"/>
        </w:rPr>
      </w:pPr>
      <w:r w:rsidRPr="008D59DB">
        <w:rPr>
          <w:rFonts w:ascii="Arial" w:hAnsi="Arial" w:cs="Arial"/>
          <w:lang w:val="es-CO"/>
        </w:rPr>
        <w:t>Para cada nodo en la lista aleatoria:</w:t>
      </w:r>
    </w:p>
    <w:p w14:paraId="50818A72" w14:textId="77777777" w:rsidR="006D1E20" w:rsidRPr="008D59DB" w:rsidRDefault="00C17595" w:rsidP="00C17595">
      <w:pPr>
        <w:pStyle w:val="Prrafodelista"/>
        <w:ind w:left="2160" w:firstLine="720"/>
        <w:rPr>
          <w:rFonts w:ascii="Arial" w:hAnsi="Arial" w:cs="Arial"/>
          <w:lang w:val="es-CO"/>
        </w:rPr>
      </w:pPr>
      <w:r w:rsidRPr="008D59DB">
        <w:rPr>
          <w:rFonts w:ascii="Arial" w:hAnsi="Arial" w:cs="Arial"/>
          <w:lang w:val="es-CO"/>
        </w:rPr>
        <w:t>Cambiar el centro</w:t>
      </w:r>
      <w:r w:rsidR="006A570A" w:rsidRPr="008D59DB">
        <w:rPr>
          <w:rFonts w:ascii="Arial" w:hAnsi="Arial" w:cs="Arial"/>
          <w:lang w:val="es-CO"/>
        </w:rPr>
        <w:t xml:space="preserve"> por el nodo de la lista</w:t>
      </w:r>
    </w:p>
    <w:p w14:paraId="460159D2" w14:textId="52FD5F14" w:rsidR="00FE67A9" w:rsidRPr="008D59DB" w:rsidRDefault="00FC1968" w:rsidP="00C17595">
      <w:pPr>
        <w:pStyle w:val="Prrafodelista"/>
        <w:ind w:left="2160" w:firstLine="720"/>
        <w:rPr>
          <w:rFonts w:ascii="Arial" w:hAnsi="Arial" w:cs="Arial"/>
          <w:lang w:val="es-CO"/>
        </w:rPr>
      </w:pPr>
      <w:r w:rsidRPr="008D59DB">
        <w:rPr>
          <w:rFonts w:ascii="Arial" w:hAnsi="Arial" w:cs="Arial"/>
          <w:lang w:val="es-CO"/>
        </w:rPr>
        <w:t>Recalcular las distancias mínimas de los nodos a los centros</w:t>
      </w:r>
      <w:r w:rsidR="00AB5F82" w:rsidRPr="008D59DB">
        <w:rPr>
          <w:rFonts w:ascii="Arial" w:hAnsi="Arial" w:cs="Arial"/>
          <w:lang w:val="es-CO"/>
        </w:rPr>
        <w:t xml:space="preserve"> </w:t>
      </w:r>
    </w:p>
    <w:p w14:paraId="4C7E9C19" w14:textId="77777777" w:rsidR="00D74ADD" w:rsidRPr="008D59DB" w:rsidRDefault="00FE67A9" w:rsidP="00FC1968">
      <w:pPr>
        <w:pStyle w:val="Prrafodelista"/>
        <w:ind w:left="2880"/>
        <w:rPr>
          <w:rFonts w:ascii="Arial" w:hAnsi="Arial" w:cs="Arial"/>
          <w:lang w:val="es-CO"/>
        </w:rPr>
      </w:pPr>
      <w:r w:rsidRPr="008D59DB">
        <w:rPr>
          <w:rFonts w:ascii="Arial" w:hAnsi="Arial" w:cs="Arial"/>
          <w:lang w:val="es-CO"/>
        </w:rPr>
        <w:t>S</w:t>
      </w:r>
      <w:r w:rsidR="00AB5F82" w:rsidRPr="008D59DB">
        <w:rPr>
          <w:rFonts w:ascii="Arial" w:hAnsi="Arial" w:cs="Arial"/>
          <w:lang w:val="es-CO"/>
        </w:rPr>
        <w:t>i el costo del cambio mejora el de</w:t>
      </w:r>
      <w:r w:rsidR="004C464E" w:rsidRPr="008D59DB">
        <w:rPr>
          <w:rFonts w:ascii="Arial" w:hAnsi="Arial" w:cs="Arial"/>
          <w:lang w:val="es-CO"/>
        </w:rPr>
        <w:t xml:space="preserve"> X</w:t>
      </w:r>
      <w:r w:rsidR="00D64CED" w:rsidRPr="008D59DB">
        <w:rPr>
          <w:rFonts w:ascii="Arial" w:hAnsi="Arial" w:cs="Arial"/>
          <w:lang w:val="es-CO"/>
        </w:rPr>
        <w:t xml:space="preserve"> (primera mejora), </w:t>
      </w:r>
    </w:p>
    <w:p w14:paraId="41396573" w14:textId="22AFE2A8" w:rsidR="002D6606" w:rsidRPr="008D59DB" w:rsidRDefault="00D64CED" w:rsidP="00DF4033">
      <w:pPr>
        <w:pStyle w:val="Prrafodelista"/>
        <w:ind w:left="3600"/>
        <w:rPr>
          <w:rFonts w:ascii="Arial" w:hAnsi="Arial" w:cs="Arial"/>
          <w:lang w:val="es-CO"/>
        </w:rPr>
      </w:pPr>
      <w:r w:rsidRPr="008D59DB">
        <w:rPr>
          <w:rFonts w:ascii="Arial" w:hAnsi="Arial" w:cs="Arial"/>
          <w:lang w:val="es-CO"/>
        </w:rPr>
        <w:t>reemplaza</w:t>
      </w:r>
      <w:r w:rsidR="00D74ADD" w:rsidRPr="008D59DB">
        <w:rPr>
          <w:rFonts w:ascii="Arial" w:hAnsi="Arial" w:cs="Arial"/>
          <w:lang w:val="es-CO"/>
        </w:rPr>
        <w:t>r</w:t>
      </w:r>
      <w:r w:rsidRPr="008D59DB">
        <w:rPr>
          <w:rFonts w:ascii="Arial" w:hAnsi="Arial" w:cs="Arial"/>
          <w:lang w:val="es-CO"/>
        </w:rPr>
        <w:t xml:space="preserve"> X </w:t>
      </w:r>
      <w:r w:rsidR="00D74ADD" w:rsidRPr="008D59DB">
        <w:rPr>
          <w:rFonts w:ascii="Arial" w:hAnsi="Arial" w:cs="Arial"/>
          <w:lang w:val="es-CO"/>
        </w:rPr>
        <w:t xml:space="preserve">y el costo asociado </w:t>
      </w:r>
      <w:r w:rsidR="00DF4033" w:rsidRPr="008D59DB">
        <w:rPr>
          <w:rFonts w:ascii="Arial" w:hAnsi="Arial" w:cs="Arial"/>
          <w:lang w:val="es-CO"/>
        </w:rPr>
        <w:t>con el cambio actual y salir del loop</w:t>
      </w:r>
    </w:p>
    <w:p w14:paraId="4FEC0729" w14:textId="77777777" w:rsidR="00DF4033" w:rsidRPr="008D59DB" w:rsidRDefault="006300B9" w:rsidP="00FC1968">
      <w:pPr>
        <w:pStyle w:val="Prrafodelista"/>
        <w:ind w:left="2880"/>
        <w:rPr>
          <w:rFonts w:ascii="Arial" w:hAnsi="Arial" w:cs="Arial"/>
          <w:lang w:val="es-CO"/>
        </w:rPr>
      </w:pPr>
      <w:r w:rsidRPr="008D59DB">
        <w:rPr>
          <w:rFonts w:ascii="Arial" w:hAnsi="Arial" w:cs="Arial"/>
          <w:lang w:val="es-CO"/>
        </w:rPr>
        <w:t xml:space="preserve">En otro caso </w:t>
      </w:r>
    </w:p>
    <w:p w14:paraId="60603098" w14:textId="50971ACD" w:rsidR="006300B9" w:rsidRPr="008D59DB" w:rsidRDefault="006300B9" w:rsidP="00DF4033">
      <w:pPr>
        <w:pStyle w:val="Prrafodelista"/>
        <w:ind w:left="2880" w:firstLine="720"/>
        <w:rPr>
          <w:rFonts w:ascii="Arial" w:hAnsi="Arial" w:cs="Arial"/>
          <w:lang w:val="es-CO"/>
        </w:rPr>
      </w:pPr>
      <w:r w:rsidRPr="008D59DB">
        <w:rPr>
          <w:rFonts w:ascii="Arial" w:hAnsi="Arial" w:cs="Arial"/>
          <w:lang w:val="es-CO"/>
        </w:rPr>
        <w:t>avanzar en la iteración</w:t>
      </w:r>
    </w:p>
    <w:p w14:paraId="619AA0DE" w14:textId="2CDA341B" w:rsidR="002F5220" w:rsidRDefault="002F57CB" w:rsidP="00F71EDA">
      <w:pPr>
        <w:ind w:left="1440"/>
        <w:rPr>
          <w:rFonts w:ascii="Arial" w:hAnsi="Arial" w:cs="Arial"/>
          <w:lang w:val="es-CO"/>
        </w:rPr>
      </w:pPr>
      <w:r w:rsidRPr="008D59DB">
        <w:rPr>
          <w:rFonts w:ascii="Arial" w:hAnsi="Arial" w:cs="Arial"/>
          <w:lang w:val="es-CO"/>
        </w:rPr>
        <w:t xml:space="preserve">Si el costo de </w:t>
      </w:r>
      <w:r w:rsidR="006B039F" w:rsidRPr="008D59DB">
        <w:rPr>
          <w:rFonts w:ascii="Arial" w:hAnsi="Arial" w:cs="Arial"/>
          <w:lang w:val="es-CO"/>
        </w:rPr>
        <w:t>X</w:t>
      </w:r>
      <w:r w:rsidRPr="008D59DB">
        <w:rPr>
          <w:rFonts w:ascii="Arial" w:hAnsi="Arial" w:cs="Arial"/>
          <w:lang w:val="es-CO"/>
        </w:rPr>
        <w:t xml:space="preserve"> es menor que el del incumbente</w:t>
      </w:r>
      <w:r w:rsidR="006B039F" w:rsidRPr="008D59DB">
        <w:rPr>
          <w:rFonts w:ascii="Arial" w:hAnsi="Arial" w:cs="Arial"/>
          <w:lang w:val="es-CO"/>
        </w:rPr>
        <w:t xml:space="preserve"> se</w:t>
      </w:r>
      <w:r w:rsidRPr="008D59DB">
        <w:rPr>
          <w:rFonts w:ascii="Arial" w:hAnsi="Arial" w:cs="Arial"/>
          <w:lang w:val="es-CO"/>
        </w:rPr>
        <w:t xml:space="preserve"> reemplaza </w:t>
      </w:r>
      <w:r w:rsidR="006B039F" w:rsidRPr="008D59DB">
        <w:rPr>
          <w:rFonts w:ascii="Arial" w:hAnsi="Arial" w:cs="Arial"/>
          <w:lang w:val="es-CO"/>
        </w:rPr>
        <w:t>la</w:t>
      </w:r>
      <w:r w:rsidRPr="008D59DB">
        <w:rPr>
          <w:rFonts w:ascii="Arial" w:hAnsi="Arial" w:cs="Arial"/>
          <w:lang w:val="es-CO"/>
        </w:rPr>
        <w:t xml:space="preserve"> incumbente por </w:t>
      </w:r>
      <w:r w:rsidR="006B039F" w:rsidRPr="008D59DB">
        <w:rPr>
          <w:rFonts w:ascii="Arial" w:hAnsi="Arial" w:cs="Arial"/>
          <w:lang w:val="es-CO"/>
        </w:rPr>
        <w:t>la</w:t>
      </w:r>
      <w:r w:rsidR="004E4573" w:rsidRPr="008D59DB">
        <w:rPr>
          <w:rFonts w:ascii="Arial" w:hAnsi="Arial" w:cs="Arial"/>
          <w:lang w:val="es-CO"/>
        </w:rPr>
        <w:t xml:space="preserve"> nueva </w:t>
      </w:r>
      <w:r w:rsidR="00F71EDA" w:rsidRPr="008D59DB">
        <w:rPr>
          <w:rFonts w:ascii="Arial" w:hAnsi="Arial" w:cs="Arial"/>
          <w:lang w:val="es-CO"/>
        </w:rPr>
        <w:t>solución y costo</w:t>
      </w:r>
      <w:r w:rsidR="006B039F" w:rsidRPr="008D59DB">
        <w:rPr>
          <w:rFonts w:ascii="Arial" w:hAnsi="Arial" w:cs="Arial"/>
          <w:lang w:val="es-CO"/>
        </w:rPr>
        <w:t xml:space="preserve"> de la función objetivo</w:t>
      </w:r>
    </w:p>
    <w:p w14:paraId="4A0DB498" w14:textId="77777777" w:rsidR="00D4120A" w:rsidRPr="008D59DB" w:rsidRDefault="00D4120A" w:rsidP="00F71EDA">
      <w:pPr>
        <w:ind w:left="1440"/>
        <w:rPr>
          <w:rFonts w:ascii="Arial" w:hAnsi="Arial" w:cs="Arial"/>
          <w:lang w:val="es-CO"/>
        </w:rPr>
      </w:pPr>
    </w:p>
    <w:p w14:paraId="2E498AE7" w14:textId="77777777" w:rsidR="00A624BF" w:rsidRPr="006C5744" w:rsidRDefault="00D9653A" w:rsidP="00957AED">
      <w:pPr>
        <w:ind w:left="720"/>
        <w:rPr>
          <w:rFonts w:ascii="Arial" w:hAnsi="Arial" w:cs="Arial"/>
          <w:b/>
          <w:bCs/>
        </w:rPr>
      </w:pPr>
      <w:r w:rsidRPr="006C5744">
        <w:rPr>
          <w:rFonts w:ascii="Arial" w:hAnsi="Arial" w:cs="Arial"/>
          <w:b/>
          <w:bCs/>
          <w:sz w:val="28"/>
          <w:szCs w:val="28"/>
        </w:rPr>
        <w:t>Referencias</w:t>
      </w:r>
    </w:p>
    <w:p w14:paraId="70B74AC1" w14:textId="77777777" w:rsidR="00C859E5" w:rsidRPr="006C5744" w:rsidRDefault="00C859E5" w:rsidP="00C859E5">
      <w:pPr>
        <w:pStyle w:val="NormalWeb"/>
        <w:ind w:left="480" w:hanging="480"/>
        <w:rPr>
          <w:rFonts w:ascii="Arial" w:eastAsiaTheme="minorHAnsi" w:hAnsi="Arial" w:cs="Arial"/>
          <w:sz w:val="22"/>
          <w:szCs w:val="22"/>
        </w:rPr>
      </w:pPr>
      <w:r w:rsidRPr="006C5744">
        <w:rPr>
          <w:rFonts w:ascii="Arial" w:eastAsiaTheme="minorHAnsi" w:hAnsi="Arial" w:cs="Arial"/>
          <w:sz w:val="22"/>
          <w:szCs w:val="22"/>
        </w:rPr>
        <w:t xml:space="preserve">Papazek, P., Raidl, G. R., Rainer-Harbach, M., &amp; Hu, B. (2013). A PILOT/VND/GRASP hybrid for the static balancing of public bicycle sharing systems. Lecture Notes in Computer Science (Including Subseries Lecture Notes in Artificial Intelligence and Lecture Notes in Bioinformatics), 8111 </w:t>
      </w:r>
      <w:proofErr w:type="gramStart"/>
      <w:r w:rsidRPr="006C5744">
        <w:rPr>
          <w:rFonts w:ascii="Arial" w:eastAsiaTheme="minorHAnsi" w:hAnsi="Arial" w:cs="Arial"/>
          <w:sz w:val="22"/>
          <w:szCs w:val="22"/>
        </w:rPr>
        <w:t>LNCS(</w:t>
      </w:r>
      <w:proofErr w:type="gramEnd"/>
      <w:r w:rsidRPr="006C5744">
        <w:rPr>
          <w:rFonts w:ascii="Arial" w:eastAsiaTheme="minorHAnsi" w:hAnsi="Arial" w:cs="Arial"/>
          <w:sz w:val="22"/>
          <w:szCs w:val="22"/>
        </w:rPr>
        <w:t>PART 1), 372–379. https://doi.org/10.1007/978-3-642-53856-8_47</w:t>
      </w:r>
    </w:p>
    <w:p w14:paraId="60409E43" w14:textId="77777777" w:rsidR="00C859E5" w:rsidRPr="006C5744" w:rsidRDefault="00C859E5" w:rsidP="00C859E5">
      <w:pPr>
        <w:pStyle w:val="NormalWeb"/>
        <w:ind w:left="480" w:hanging="480"/>
        <w:rPr>
          <w:rFonts w:ascii="Arial" w:eastAsiaTheme="minorHAnsi" w:hAnsi="Arial" w:cs="Arial"/>
          <w:sz w:val="22"/>
          <w:szCs w:val="22"/>
        </w:rPr>
      </w:pPr>
      <w:r w:rsidRPr="008D59DB">
        <w:rPr>
          <w:rFonts w:ascii="Arial" w:eastAsiaTheme="minorHAnsi" w:hAnsi="Arial" w:cs="Arial"/>
          <w:sz w:val="22"/>
          <w:szCs w:val="22"/>
          <w:lang w:val="es-CO"/>
        </w:rPr>
        <w:t xml:space="preserve">Cano, J. R., Cordón, O., Herrera, F., &amp; Sánchez, L. (2002). </w:t>
      </w:r>
      <w:r w:rsidRPr="006C5744">
        <w:rPr>
          <w:rFonts w:ascii="Arial" w:eastAsiaTheme="minorHAnsi" w:hAnsi="Arial" w:cs="Arial"/>
          <w:sz w:val="22"/>
          <w:szCs w:val="22"/>
        </w:rPr>
        <w:t>A GRASP algorithm for clustering. Lecture Notes in Artificial Intelligence (Subseries of Lecture Notes in Computer Science), 2527(March 2014), 214–223. https://doi.org/10.1007/3-540-36131-6_22</w:t>
      </w:r>
    </w:p>
    <w:p w14:paraId="65775913" w14:textId="77777777" w:rsidR="00A45B54" w:rsidRPr="006C5744" w:rsidRDefault="00A45B54" w:rsidP="00A45B54">
      <w:pPr>
        <w:pStyle w:val="NormalWeb"/>
        <w:ind w:left="480" w:hanging="480"/>
        <w:rPr>
          <w:rFonts w:ascii="Arial" w:eastAsiaTheme="minorHAnsi" w:hAnsi="Arial" w:cs="Arial"/>
          <w:sz w:val="22"/>
          <w:szCs w:val="22"/>
        </w:rPr>
      </w:pPr>
      <w:r w:rsidRPr="008D59DB">
        <w:rPr>
          <w:rFonts w:ascii="Arial" w:eastAsiaTheme="minorHAnsi" w:hAnsi="Arial" w:cs="Arial"/>
          <w:sz w:val="22"/>
          <w:szCs w:val="22"/>
          <w:lang w:val="es-CO"/>
        </w:rPr>
        <w:t xml:space="preserve">Al-Sultan, K. S., &amp; Khan, M. M. (1996). </w:t>
      </w:r>
      <w:r w:rsidRPr="006C5744">
        <w:rPr>
          <w:rFonts w:ascii="Arial" w:eastAsiaTheme="minorHAnsi" w:hAnsi="Arial" w:cs="Arial"/>
          <w:sz w:val="22"/>
          <w:szCs w:val="22"/>
        </w:rPr>
        <w:t>Computational experience on four algorithms for the hard clustering problem. Pattern Recognition Letters, 17(3), 295–308. https://doi.org/10.1016/0167-8655(95)00122-0</w:t>
      </w:r>
    </w:p>
    <w:p w14:paraId="77B585C5" w14:textId="77777777" w:rsidR="004232BB" w:rsidRPr="008D59DB" w:rsidRDefault="004232BB" w:rsidP="004232BB">
      <w:pPr>
        <w:pStyle w:val="NormalWeb"/>
        <w:ind w:left="480" w:hanging="480"/>
        <w:rPr>
          <w:rFonts w:ascii="Arial" w:eastAsiaTheme="minorHAnsi" w:hAnsi="Arial" w:cs="Arial"/>
          <w:sz w:val="22"/>
          <w:szCs w:val="22"/>
          <w:lang w:val="es-CO"/>
        </w:rPr>
      </w:pPr>
      <w:r w:rsidRPr="006C5744">
        <w:rPr>
          <w:rFonts w:ascii="Arial" w:eastAsiaTheme="minorHAnsi" w:hAnsi="Arial" w:cs="Arial"/>
          <w:sz w:val="22"/>
          <w:szCs w:val="22"/>
        </w:rPr>
        <w:t xml:space="preserve">Bagirov, A. M., Karmitsa, N., &amp; Taheri, S. (2020). Partitional Clustering via Nonsmooth Optimization. </w:t>
      </w:r>
      <w:r w:rsidRPr="008D59DB">
        <w:rPr>
          <w:rFonts w:ascii="Arial" w:eastAsiaTheme="minorHAnsi" w:hAnsi="Arial" w:cs="Arial"/>
          <w:sz w:val="22"/>
          <w:szCs w:val="22"/>
          <w:lang w:val="es-CO"/>
        </w:rPr>
        <w:t>In Unsupervised and Semi-Supervised Learning.</w:t>
      </w:r>
    </w:p>
    <w:p w14:paraId="2721EB9B" w14:textId="77777777" w:rsidR="00C859E5" w:rsidRPr="0070757B" w:rsidRDefault="00C859E5" w:rsidP="00957AED">
      <w:pPr>
        <w:ind w:left="720"/>
        <w:rPr>
          <w:lang w:val="es-CO"/>
        </w:rPr>
      </w:pPr>
    </w:p>
    <w:sectPr w:rsidR="00C859E5" w:rsidRPr="0070757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9D27BE"/>
    <w:multiLevelType w:val="hybridMultilevel"/>
    <w:tmpl w:val="5838BD6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167291"/>
    <w:multiLevelType w:val="hybridMultilevel"/>
    <w:tmpl w:val="0E58C40A"/>
    <w:lvl w:ilvl="0" w:tplc="FFFFFFFF">
      <w:start w:val="1"/>
      <w:numFmt w:val="bullet"/>
      <w:lvlText w:val=""/>
      <w:lvlJc w:val="left"/>
      <w:pPr>
        <w:ind w:left="144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60643121"/>
    <w:multiLevelType w:val="hybridMultilevel"/>
    <w:tmpl w:val="E25096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798365B6"/>
    <w:multiLevelType w:val="hybridMultilevel"/>
    <w:tmpl w:val="A22276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0E7D"/>
    <w:rsid w:val="0005406E"/>
    <w:rsid w:val="000610FB"/>
    <w:rsid w:val="00093C26"/>
    <w:rsid w:val="00095CA8"/>
    <w:rsid w:val="000B057F"/>
    <w:rsid w:val="000C41B9"/>
    <w:rsid w:val="000C76B5"/>
    <w:rsid w:val="00104329"/>
    <w:rsid w:val="001108AB"/>
    <w:rsid w:val="00134C3E"/>
    <w:rsid w:val="00135E0B"/>
    <w:rsid w:val="00150183"/>
    <w:rsid w:val="001619FB"/>
    <w:rsid w:val="00187A0B"/>
    <w:rsid w:val="00187EEB"/>
    <w:rsid w:val="001A58A8"/>
    <w:rsid w:val="001C2C8F"/>
    <w:rsid w:val="001D690C"/>
    <w:rsid w:val="001F1BB7"/>
    <w:rsid w:val="00207A18"/>
    <w:rsid w:val="00223DF6"/>
    <w:rsid w:val="00263A44"/>
    <w:rsid w:val="00297E66"/>
    <w:rsid w:val="002D6606"/>
    <w:rsid w:val="002F5220"/>
    <w:rsid w:val="002F57CB"/>
    <w:rsid w:val="00307F8B"/>
    <w:rsid w:val="00320151"/>
    <w:rsid w:val="00343895"/>
    <w:rsid w:val="00362398"/>
    <w:rsid w:val="00381591"/>
    <w:rsid w:val="003869D3"/>
    <w:rsid w:val="00387B5B"/>
    <w:rsid w:val="0039616E"/>
    <w:rsid w:val="003A59A3"/>
    <w:rsid w:val="003B5B5D"/>
    <w:rsid w:val="003D32E0"/>
    <w:rsid w:val="003E70DF"/>
    <w:rsid w:val="00407CC7"/>
    <w:rsid w:val="004232BB"/>
    <w:rsid w:val="004572D6"/>
    <w:rsid w:val="00490458"/>
    <w:rsid w:val="00492EC3"/>
    <w:rsid w:val="00494C68"/>
    <w:rsid w:val="004964C8"/>
    <w:rsid w:val="004C464E"/>
    <w:rsid w:val="004D779F"/>
    <w:rsid w:val="004E4573"/>
    <w:rsid w:val="004E7085"/>
    <w:rsid w:val="004F7FA6"/>
    <w:rsid w:val="005239D1"/>
    <w:rsid w:val="0054541F"/>
    <w:rsid w:val="00550D3B"/>
    <w:rsid w:val="00560101"/>
    <w:rsid w:val="0056294C"/>
    <w:rsid w:val="005671DE"/>
    <w:rsid w:val="005856FD"/>
    <w:rsid w:val="005A345B"/>
    <w:rsid w:val="005B2E03"/>
    <w:rsid w:val="005B5C15"/>
    <w:rsid w:val="005C7D48"/>
    <w:rsid w:val="005D2FF7"/>
    <w:rsid w:val="005D4A35"/>
    <w:rsid w:val="005E5108"/>
    <w:rsid w:val="005F3930"/>
    <w:rsid w:val="005F43E9"/>
    <w:rsid w:val="005F6FE8"/>
    <w:rsid w:val="0061246D"/>
    <w:rsid w:val="006300B9"/>
    <w:rsid w:val="00636CB1"/>
    <w:rsid w:val="00680BB6"/>
    <w:rsid w:val="00681544"/>
    <w:rsid w:val="00693ADD"/>
    <w:rsid w:val="006A2CD2"/>
    <w:rsid w:val="006A570A"/>
    <w:rsid w:val="006B039F"/>
    <w:rsid w:val="006C5744"/>
    <w:rsid w:val="006D1E20"/>
    <w:rsid w:val="006E343A"/>
    <w:rsid w:val="006E5387"/>
    <w:rsid w:val="006E65A7"/>
    <w:rsid w:val="006E7A8C"/>
    <w:rsid w:val="006E7D27"/>
    <w:rsid w:val="0070757B"/>
    <w:rsid w:val="00711901"/>
    <w:rsid w:val="007144AE"/>
    <w:rsid w:val="00717E21"/>
    <w:rsid w:val="0074433B"/>
    <w:rsid w:val="0078105B"/>
    <w:rsid w:val="007B1992"/>
    <w:rsid w:val="007C53C4"/>
    <w:rsid w:val="007E34AB"/>
    <w:rsid w:val="007F0FA6"/>
    <w:rsid w:val="007F2240"/>
    <w:rsid w:val="00806E0D"/>
    <w:rsid w:val="00812BDB"/>
    <w:rsid w:val="00840629"/>
    <w:rsid w:val="00843463"/>
    <w:rsid w:val="00851730"/>
    <w:rsid w:val="00870576"/>
    <w:rsid w:val="008A42DB"/>
    <w:rsid w:val="008A5940"/>
    <w:rsid w:val="008D59DB"/>
    <w:rsid w:val="008E04A3"/>
    <w:rsid w:val="008E4596"/>
    <w:rsid w:val="008F616D"/>
    <w:rsid w:val="00901A71"/>
    <w:rsid w:val="009543EF"/>
    <w:rsid w:val="00957AED"/>
    <w:rsid w:val="009B7DCC"/>
    <w:rsid w:val="009C492F"/>
    <w:rsid w:val="009E61E3"/>
    <w:rsid w:val="009F7FC6"/>
    <w:rsid w:val="00A25C75"/>
    <w:rsid w:val="00A27264"/>
    <w:rsid w:val="00A414C5"/>
    <w:rsid w:val="00A45B54"/>
    <w:rsid w:val="00A51594"/>
    <w:rsid w:val="00A624BF"/>
    <w:rsid w:val="00A63FEE"/>
    <w:rsid w:val="00A862A9"/>
    <w:rsid w:val="00A94F77"/>
    <w:rsid w:val="00A95A6E"/>
    <w:rsid w:val="00AA5564"/>
    <w:rsid w:val="00AB586C"/>
    <w:rsid w:val="00AB5F82"/>
    <w:rsid w:val="00B02880"/>
    <w:rsid w:val="00B334FC"/>
    <w:rsid w:val="00B36D5D"/>
    <w:rsid w:val="00B46ADB"/>
    <w:rsid w:val="00B71516"/>
    <w:rsid w:val="00B96246"/>
    <w:rsid w:val="00BB4C9C"/>
    <w:rsid w:val="00BF6F89"/>
    <w:rsid w:val="00C061A6"/>
    <w:rsid w:val="00C17595"/>
    <w:rsid w:val="00C46A95"/>
    <w:rsid w:val="00C645B2"/>
    <w:rsid w:val="00C75B9F"/>
    <w:rsid w:val="00C859E5"/>
    <w:rsid w:val="00CB60A7"/>
    <w:rsid w:val="00CC07DC"/>
    <w:rsid w:val="00CC0E43"/>
    <w:rsid w:val="00CC7724"/>
    <w:rsid w:val="00CF3F3C"/>
    <w:rsid w:val="00D01553"/>
    <w:rsid w:val="00D024B1"/>
    <w:rsid w:val="00D04DF6"/>
    <w:rsid w:val="00D26D45"/>
    <w:rsid w:val="00D32B82"/>
    <w:rsid w:val="00D36717"/>
    <w:rsid w:val="00D36B22"/>
    <w:rsid w:val="00D4120A"/>
    <w:rsid w:val="00D421DC"/>
    <w:rsid w:val="00D47378"/>
    <w:rsid w:val="00D505DD"/>
    <w:rsid w:val="00D50E7D"/>
    <w:rsid w:val="00D64CED"/>
    <w:rsid w:val="00D660B3"/>
    <w:rsid w:val="00D74ADD"/>
    <w:rsid w:val="00D8547C"/>
    <w:rsid w:val="00D9653A"/>
    <w:rsid w:val="00DC1FCA"/>
    <w:rsid w:val="00DC7521"/>
    <w:rsid w:val="00DD6749"/>
    <w:rsid w:val="00DE7609"/>
    <w:rsid w:val="00DF4033"/>
    <w:rsid w:val="00E31752"/>
    <w:rsid w:val="00E35B04"/>
    <w:rsid w:val="00E45A5E"/>
    <w:rsid w:val="00E56C31"/>
    <w:rsid w:val="00E652FA"/>
    <w:rsid w:val="00E928DE"/>
    <w:rsid w:val="00E938A9"/>
    <w:rsid w:val="00E94D9C"/>
    <w:rsid w:val="00EB5346"/>
    <w:rsid w:val="00EC5823"/>
    <w:rsid w:val="00ED29E9"/>
    <w:rsid w:val="00ED5C60"/>
    <w:rsid w:val="00EE0DE4"/>
    <w:rsid w:val="00EE1C8F"/>
    <w:rsid w:val="00EE3887"/>
    <w:rsid w:val="00EF1539"/>
    <w:rsid w:val="00F07A44"/>
    <w:rsid w:val="00F10FD3"/>
    <w:rsid w:val="00F16516"/>
    <w:rsid w:val="00F250CB"/>
    <w:rsid w:val="00F3139D"/>
    <w:rsid w:val="00F3473F"/>
    <w:rsid w:val="00F5253E"/>
    <w:rsid w:val="00F56DB5"/>
    <w:rsid w:val="00F71EDA"/>
    <w:rsid w:val="00F761A7"/>
    <w:rsid w:val="00F845F8"/>
    <w:rsid w:val="00F85A40"/>
    <w:rsid w:val="00FA00AF"/>
    <w:rsid w:val="00FB0FA3"/>
    <w:rsid w:val="00FC1968"/>
    <w:rsid w:val="00FC3E1B"/>
    <w:rsid w:val="00FE67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8B9C1"/>
  <w15:chartTrackingRefBased/>
  <w15:docId w15:val="{C42113C9-5E5D-4BF4-9544-8CC813474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624BF"/>
    <w:pPr>
      <w:ind w:left="720"/>
      <w:contextualSpacing/>
    </w:pPr>
  </w:style>
  <w:style w:type="paragraph" w:styleId="NormalWeb">
    <w:name w:val="Normal (Web)"/>
    <w:basedOn w:val="Normal"/>
    <w:uiPriority w:val="99"/>
    <w:semiHidden/>
    <w:unhideWhenUsed/>
    <w:rsid w:val="00C859E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9639907">
      <w:bodyDiv w:val="1"/>
      <w:marLeft w:val="0"/>
      <w:marRight w:val="0"/>
      <w:marTop w:val="0"/>
      <w:marBottom w:val="0"/>
      <w:divBdr>
        <w:top w:val="none" w:sz="0" w:space="0" w:color="auto"/>
        <w:left w:val="none" w:sz="0" w:space="0" w:color="auto"/>
        <w:bottom w:val="none" w:sz="0" w:space="0" w:color="auto"/>
        <w:right w:val="none" w:sz="0" w:space="0" w:color="auto"/>
      </w:divBdr>
    </w:div>
    <w:div w:id="868101708">
      <w:bodyDiv w:val="1"/>
      <w:marLeft w:val="0"/>
      <w:marRight w:val="0"/>
      <w:marTop w:val="0"/>
      <w:marBottom w:val="0"/>
      <w:divBdr>
        <w:top w:val="none" w:sz="0" w:space="0" w:color="auto"/>
        <w:left w:val="none" w:sz="0" w:space="0" w:color="auto"/>
        <w:bottom w:val="none" w:sz="0" w:space="0" w:color="auto"/>
        <w:right w:val="none" w:sz="0" w:space="0" w:color="auto"/>
      </w:divBdr>
    </w:div>
    <w:div w:id="1305699216">
      <w:bodyDiv w:val="1"/>
      <w:marLeft w:val="0"/>
      <w:marRight w:val="0"/>
      <w:marTop w:val="0"/>
      <w:marBottom w:val="0"/>
      <w:divBdr>
        <w:top w:val="none" w:sz="0" w:space="0" w:color="auto"/>
        <w:left w:val="none" w:sz="0" w:space="0" w:color="auto"/>
        <w:bottom w:val="none" w:sz="0" w:space="0" w:color="auto"/>
        <w:right w:val="none" w:sz="0" w:space="0" w:color="auto"/>
      </w:divBdr>
    </w:div>
    <w:div w:id="1644777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D5B45-1EEB-4C81-B31F-5CD2591F7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8</TotalTime>
  <Pages>3</Pages>
  <Words>2127</Words>
  <Characters>12130</Characters>
  <Application>Microsoft Office Word</Application>
  <DocSecurity>0</DocSecurity>
  <Lines>101</Lines>
  <Paragraphs>28</Paragraphs>
  <ScaleCrop>false</ScaleCrop>
  <Company/>
  <LinksUpToDate>false</LinksUpToDate>
  <CharactersWithSpaces>1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Uribe Valencia</dc:creator>
  <cp:keywords/>
  <dc:description/>
  <cp:lastModifiedBy>Alejandro Uribe Valencia</cp:lastModifiedBy>
  <cp:revision>202</cp:revision>
  <dcterms:created xsi:type="dcterms:W3CDTF">2022-03-25T20:40:00Z</dcterms:created>
  <dcterms:modified xsi:type="dcterms:W3CDTF">2022-04-03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7d5fe9-a1b9-39cb-8bb7-27bd3c806ab8</vt:lpwstr>
  </property>
  <property fmtid="{D5CDD505-2E9C-101B-9397-08002B2CF9AE}" pid="4" name="Mendeley Citation Style_1">
    <vt:lpwstr>http://www.zotero.org/styles/apa</vt:lpwstr>
  </property>
</Properties>
</file>